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F5A9406" w14:textId="77777777" w:rsidR="00BF59F1" w:rsidRPr="00A43030" w:rsidRDefault="00BF59F1" w:rsidP="00606FEC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i/>
          <w:color w:val="000000" w:themeColor="text1"/>
          <w:sz w:val="24"/>
          <w:szCs w:val="24"/>
        </w:rPr>
      </w:pPr>
      <w:bookmarkStart w:id="0" w:name="OLE_LINK17"/>
      <w:bookmarkStart w:id="1" w:name="OLE_LINK18"/>
      <w:bookmarkStart w:id="2" w:name="OLE_LINK22"/>
      <w:bookmarkStart w:id="3" w:name="OLE_LINK371"/>
      <w:bookmarkStart w:id="4" w:name="OLE_LINK423"/>
      <w:bookmarkStart w:id="5" w:name="OLE_LINK77"/>
      <w:bookmarkStart w:id="6" w:name="OLE_LINK435"/>
      <w:bookmarkStart w:id="7" w:name="OLE_LINK112"/>
      <w:bookmarkStart w:id="8" w:name="_GoBack"/>
      <w:bookmarkEnd w:id="8"/>
      <w:r w:rsidRPr="00A43030">
        <w:rPr>
          <w:rFonts w:ascii="Book Antiqua" w:eastAsia="Times New Roman" w:hAnsi="Book Antiqua" w:cs="宋体"/>
          <w:b/>
          <w:color w:val="000000" w:themeColor="text1"/>
          <w:sz w:val="24"/>
          <w:szCs w:val="24"/>
        </w:rPr>
        <w:t xml:space="preserve">Name of Journal: </w:t>
      </w:r>
      <w:r w:rsidRPr="00A43030">
        <w:rPr>
          <w:rFonts w:ascii="Book Antiqua" w:eastAsia="Times New Roman" w:hAnsi="Book Antiqua" w:cs="宋体"/>
          <w:i/>
          <w:color w:val="000000" w:themeColor="text1"/>
          <w:sz w:val="24"/>
          <w:szCs w:val="24"/>
        </w:rPr>
        <w:t>World Journal of Gastroenterology</w:t>
      </w:r>
    </w:p>
    <w:p w14:paraId="50EDAAD5" w14:textId="77777777" w:rsidR="00BF59F1" w:rsidRPr="00A43030" w:rsidRDefault="00BF59F1" w:rsidP="00606FEC">
      <w:pPr>
        <w:adjustRightInd w:val="0"/>
        <w:snapToGrid w:val="0"/>
        <w:spacing w:line="360" w:lineRule="auto"/>
        <w:rPr>
          <w:rFonts w:ascii="Book Antiqua" w:hAnsi="Book Antiqua" w:cs="Arial"/>
          <w:color w:val="000000" w:themeColor="text1"/>
          <w:sz w:val="24"/>
          <w:szCs w:val="24"/>
          <w:lang w:val="en"/>
        </w:rPr>
      </w:pPr>
      <w:bookmarkStart w:id="9" w:name="_Hlk5632321"/>
      <w:r w:rsidRPr="00A43030">
        <w:rPr>
          <w:rFonts w:ascii="Book Antiqua" w:eastAsia="Times New Roman" w:hAnsi="Book Antiqua"/>
          <w:b/>
          <w:bCs/>
          <w:color w:val="000000" w:themeColor="text1"/>
          <w:sz w:val="24"/>
          <w:szCs w:val="24"/>
        </w:rPr>
        <w:t>Manuscript NO</w:t>
      </w:r>
      <w:r w:rsidRPr="00A43030">
        <w:rPr>
          <w:rFonts w:ascii="Book Antiqua" w:hAnsi="Book Antiqua" w:cs="Arial"/>
          <w:b/>
          <w:color w:val="000000" w:themeColor="text1"/>
          <w:sz w:val="24"/>
          <w:szCs w:val="24"/>
          <w:lang w:val="en"/>
        </w:rPr>
        <w:t>:</w:t>
      </w:r>
      <w:r w:rsidRPr="00A43030">
        <w:rPr>
          <w:rFonts w:ascii="Book Antiqua" w:hAnsi="Book Antiqua" w:cs="Arial"/>
          <w:color w:val="000000" w:themeColor="text1"/>
          <w:sz w:val="24"/>
          <w:szCs w:val="24"/>
          <w:lang w:val="en"/>
        </w:rPr>
        <w:t xml:space="preserve"> 47459</w:t>
      </w:r>
    </w:p>
    <w:bookmarkEnd w:id="9"/>
    <w:p w14:paraId="48BF8292" w14:textId="5B2DBEAB" w:rsidR="00BF59F1" w:rsidRPr="00A43030" w:rsidRDefault="00BF59F1" w:rsidP="00606FEC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A43030">
        <w:rPr>
          <w:rFonts w:ascii="Book Antiqua" w:hAnsi="Book Antiqua"/>
          <w:b/>
          <w:color w:val="000000" w:themeColor="text1"/>
          <w:sz w:val="24"/>
          <w:szCs w:val="24"/>
          <w:shd w:val="clear" w:color="auto" w:fill="FFFFFF"/>
        </w:rPr>
        <w:t>Manuscript Type</w:t>
      </w:r>
      <w:r w:rsidRPr="00A43030">
        <w:rPr>
          <w:rFonts w:ascii="Book Antiqua" w:hAnsi="Book Antiqua"/>
          <w:b/>
          <w:color w:val="000000" w:themeColor="text1"/>
          <w:sz w:val="24"/>
          <w:szCs w:val="24"/>
        </w:rPr>
        <w:t>: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r w:rsidRPr="00A43030">
        <w:rPr>
          <w:rFonts w:ascii="Book Antiqua" w:eastAsia="宋体" w:hAnsi="Book Antiqua" w:cs="Tahoma"/>
          <w:color w:val="000000" w:themeColor="text1"/>
          <w:sz w:val="24"/>
          <w:szCs w:val="24"/>
        </w:rPr>
        <w:t xml:space="preserve"> </w:t>
      </w:r>
      <w:r w:rsidR="00EF69FA" w:rsidRPr="00A43030">
        <w:rPr>
          <w:rFonts w:ascii="Book Antiqua" w:hAnsi="Book Antiqua" w:cs="Arial"/>
          <w:bCs/>
          <w:color w:val="000000" w:themeColor="text1"/>
          <w:sz w:val="24"/>
          <w:szCs w:val="24"/>
        </w:rPr>
        <w:t>MINIREVIEWS</w:t>
      </w:r>
    </w:p>
    <w:p w14:paraId="76010908" w14:textId="77777777" w:rsidR="00BF59F1" w:rsidRPr="000C49E2" w:rsidRDefault="00BF59F1" w:rsidP="00EF69FA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14:paraId="20C46AA0" w14:textId="3400290E" w:rsidR="00BF59F1" w:rsidRPr="00A43030" w:rsidRDefault="00BF59F1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bookmarkStart w:id="10" w:name="OLE_LINK881"/>
      <w:bookmarkStart w:id="11" w:name="OLE_LINK882"/>
      <w:r w:rsidRPr="00A43030">
        <w:rPr>
          <w:rFonts w:ascii="Book Antiqua" w:hAnsi="Book Antiqua"/>
          <w:b/>
          <w:color w:val="000000" w:themeColor="text1"/>
          <w:sz w:val="24"/>
          <w:szCs w:val="24"/>
        </w:rPr>
        <w:t>Positron-</w:t>
      </w:r>
      <w:r w:rsidR="00EF69FA" w:rsidRPr="00A43030">
        <w:rPr>
          <w:rFonts w:ascii="Book Antiqua" w:hAnsi="Book Antiqua"/>
          <w:b/>
          <w:color w:val="000000" w:themeColor="text1"/>
          <w:sz w:val="24"/>
          <w:szCs w:val="24"/>
        </w:rPr>
        <w:t>emission tomography for hepatocellular carcinoma</w:t>
      </w:r>
      <w:r w:rsidRPr="00A43030">
        <w:rPr>
          <w:rFonts w:ascii="Book Antiqua" w:hAnsi="Book Antiqua"/>
          <w:b/>
          <w:color w:val="000000" w:themeColor="text1"/>
          <w:sz w:val="24"/>
          <w:szCs w:val="24"/>
        </w:rPr>
        <w:t xml:space="preserve">: Current </w:t>
      </w:r>
      <w:r w:rsidR="00EF69FA" w:rsidRPr="00A43030">
        <w:rPr>
          <w:rFonts w:ascii="Book Antiqua" w:hAnsi="Book Antiqua"/>
          <w:b/>
          <w:color w:val="000000" w:themeColor="text1"/>
          <w:sz w:val="24"/>
          <w:szCs w:val="24"/>
        </w:rPr>
        <w:t>status and future prospects</w:t>
      </w:r>
    </w:p>
    <w:bookmarkEnd w:id="10"/>
    <w:bookmarkEnd w:id="11"/>
    <w:p w14:paraId="2A3B3333" w14:textId="77777777" w:rsidR="00BF59F1" w:rsidRPr="00A43030" w:rsidRDefault="00BF59F1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</w:p>
    <w:p w14:paraId="3C27F269" w14:textId="514162BE" w:rsidR="00BF59F1" w:rsidRPr="00A43030" w:rsidRDefault="00BF59F1" w:rsidP="00EF69FA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12" w:name="_Hlk5627141"/>
      <w:r w:rsidRPr="00A43030">
        <w:rPr>
          <w:rFonts w:ascii="Book Antiqua" w:hAnsi="Book Antiqua" w:cs="Garamond-Bold"/>
          <w:bCs/>
          <w:color w:val="000000" w:themeColor="text1"/>
          <w:sz w:val="24"/>
          <w:szCs w:val="24"/>
        </w:rPr>
        <w:t xml:space="preserve">Lu RC </w:t>
      </w:r>
      <w:r w:rsidRPr="00A43030">
        <w:rPr>
          <w:rFonts w:ascii="Book Antiqua" w:hAnsi="Book Antiqua" w:cs="Garamond-Bold"/>
          <w:bCs/>
          <w:i/>
          <w:color w:val="000000" w:themeColor="text1"/>
          <w:sz w:val="24"/>
          <w:szCs w:val="24"/>
        </w:rPr>
        <w:t>et al</w:t>
      </w:r>
      <w:r w:rsidRPr="00A43030">
        <w:rPr>
          <w:rFonts w:ascii="Book Antiqua" w:hAnsi="Book Antiqua" w:cs="Garamond-Bold"/>
          <w:bCs/>
          <w:color w:val="000000" w:themeColor="text1"/>
          <w:sz w:val="24"/>
          <w:szCs w:val="24"/>
        </w:rPr>
        <w:t>.</w:t>
      </w:r>
      <w:r w:rsidRPr="00A43030">
        <w:rPr>
          <w:rFonts w:ascii="Book Antiqua" w:hAnsi="Book Antiqua" w:cs="Garamond-Bold"/>
          <w:b/>
          <w:bCs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Garamond-Bold"/>
          <w:bCs/>
          <w:color w:val="000000" w:themeColor="text1"/>
          <w:sz w:val="24"/>
          <w:szCs w:val="24"/>
        </w:rPr>
        <w:t>Positron-</w:t>
      </w:r>
      <w:r w:rsidR="00EF69FA" w:rsidRPr="00A43030">
        <w:rPr>
          <w:rFonts w:ascii="Book Antiqua" w:hAnsi="Book Antiqua" w:cs="Garamond-Bold"/>
          <w:bCs/>
          <w:color w:val="000000" w:themeColor="text1"/>
          <w:sz w:val="24"/>
          <w:szCs w:val="24"/>
        </w:rPr>
        <w:t xml:space="preserve">emission tomography </w:t>
      </w:r>
      <w:r w:rsidRPr="00A43030">
        <w:rPr>
          <w:rFonts w:ascii="Book Antiqua" w:hAnsi="Book Antiqua" w:cs="Garamond-Bold"/>
          <w:bCs/>
          <w:color w:val="000000" w:themeColor="text1"/>
          <w:sz w:val="24"/>
          <w:szCs w:val="24"/>
        </w:rPr>
        <w:t>for HCC</w:t>
      </w:r>
    </w:p>
    <w:bookmarkEnd w:id="12"/>
    <w:p w14:paraId="638B798A" w14:textId="77777777" w:rsidR="00BF59F1" w:rsidRPr="00A43030" w:rsidRDefault="00BF59F1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</w:p>
    <w:p w14:paraId="78C28356" w14:textId="130A13F3" w:rsidR="00BF59F1" w:rsidRPr="00A43030" w:rsidRDefault="00BF59F1" w:rsidP="00EF69FA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bookmarkStart w:id="13" w:name="_Hlk6393274"/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Ren-</w:t>
      </w:r>
      <w:proofErr w:type="spellStart"/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Cai</w:t>
      </w:r>
      <w:proofErr w:type="spellEnd"/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 xml:space="preserve"> Lu, Bo She, Wen-Tao Gao, Yun-Hai Ji, Dong-Dong Xu, </w:t>
      </w:r>
      <w:bookmarkStart w:id="14" w:name="OLE_LINK890"/>
      <w:bookmarkStart w:id="15" w:name="OLE_LINK891"/>
      <w:proofErr w:type="spellStart"/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Quan</w:t>
      </w:r>
      <w:proofErr w:type="spellEnd"/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 xml:space="preserve">-Shi </w:t>
      </w:r>
      <w:bookmarkEnd w:id="14"/>
      <w:bookmarkEnd w:id="15"/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Wang</w:t>
      </w:r>
      <w:r w:rsidR="00EF69FA" w:rsidRPr="00A43030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 xml:space="preserve"> Shao-Bo Wang</w:t>
      </w:r>
    </w:p>
    <w:bookmarkEnd w:id="13"/>
    <w:p w14:paraId="59358323" w14:textId="77777777" w:rsidR="00BF59F1" w:rsidRPr="00A43030" w:rsidRDefault="00BF59F1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</w:p>
    <w:p w14:paraId="74F4AA28" w14:textId="65498576" w:rsidR="00BF59F1" w:rsidRPr="00A43030" w:rsidRDefault="00BF59F1" w:rsidP="00EF69FA">
      <w:pPr>
        <w:pStyle w:val="a5"/>
        <w:spacing w:line="360" w:lineRule="auto"/>
        <w:jc w:val="both"/>
        <w:rPr>
          <w:rFonts w:ascii="Book Antiqua" w:hAnsi="Book Antiqua" w:cs="Garamond"/>
          <w:color w:val="000000" w:themeColor="text1"/>
          <w:sz w:val="24"/>
          <w:szCs w:val="24"/>
        </w:rPr>
      </w:pPr>
      <w:r w:rsidRPr="00A43030">
        <w:rPr>
          <w:rFonts w:ascii="Book Antiqua" w:hAnsi="Book Antiqua"/>
          <w:b/>
          <w:color w:val="000000" w:themeColor="text1"/>
          <w:sz w:val="24"/>
          <w:szCs w:val="24"/>
        </w:rPr>
        <w:t>Ren-</w:t>
      </w:r>
      <w:proofErr w:type="spellStart"/>
      <w:r w:rsidRPr="00A43030">
        <w:rPr>
          <w:rFonts w:ascii="Book Antiqua" w:hAnsi="Book Antiqua"/>
          <w:b/>
          <w:color w:val="000000" w:themeColor="text1"/>
          <w:sz w:val="24"/>
          <w:szCs w:val="24"/>
        </w:rPr>
        <w:t>Cai</w:t>
      </w:r>
      <w:proofErr w:type="spellEnd"/>
      <w:r w:rsidRPr="00A43030">
        <w:rPr>
          <w:rFonts w:ascii="Book Antiqua" w:hAnsi="Book Antiqua"/>
          <w:b/>
          <w:color w:val="000000" w:themeColor="text1"/>
          <w:sz w:val="24"/>
          <w:szCs w:val="24"/>
        </w:rPr>
        <w:t xml:space="preserve"> Lu, Bo She, Wen-Tao Gao, Yun-Hai Ji, Dong-Dong Xu, Shao-Bo Wang</w:t>
      </w:r>
      <w:r w:rsidRPr="00A43030">
        <w:rPr>
          <w:rFonts w:ascii="Book Antiqua" w:hAnsi="Book Antiqua" w:cs="Garamond"/>
          <w:b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 xml:space="preserve"> PET-CT Center, the First People’s Hospital of Yunnan Province, Kunming 650504, Yunnan Province, China</w:t>
      </w:r>
    </w:p>
    <w:p w14:paraId="5091E52B" w14:textId="77777777" w:rsidR="00EF69FA" w:rsidRPr="00A43030" w:rsidRDefault="00EF69FA" w:rsidP="00EF69FA">
      <w:pPr>
        <w:pStyle w:val="a5"/>
        <w:spacing w:line="360" w:lineRule="auto"/>
        <w:jc w:val="both"/>
        <w:rPr>
          <w:rFonts w:ascii="Book Antiqua" w:hAnsi="Book Antiqua" w:cs="Garamond"/>
          <w:color w:val="000000" w:themeColor="text1"/>
          <w:sz w:val="24"/>
          <w:szCs w:val="24"/>
        </w:rPr>
      </w:pPr>
    </w:p>
    <w:p w14:paraId="6930B591" w14:textId="7164328D" w:rsidR="00BF59F1" w:rsidRPr="00A43030" w:rsidRDefault="00BF59F1" w:rsidP="00EF69FA">
      <w:pPr>
        <w:pStyle w:val="a5"/>
        <w:spacing w:line="360" w:lineRule="auto"/>
        <w:jc w:val="both"/>
        <w:rPr>
          <w:rFonts w:ascii="Book Antiqua" w:hAnsi="Book Antiqua" w:cs="Garamond"/>
          <w:color w:val="000000" w:themeColor="text1"/>
          <w:sz w:val="24"/>
          <w:szCs w:val="24"/>
        </w:rPr>
      </w:pPr>
      <w:r w:rsidRPr="00A43030">
        <w:rPr>
          <w:rFonts w:ascii="Book Antiqua" w:hAnsi="Book Antiqua"/>
          <w:b/>
          <w:color w:val="000000" w:themeColor="text1"/>
          <w:sz w:val="24"/>
          <w:szCs w:val="24"/>
        </w:rPr>
        <w:t>Shao-Bo Wang</w:t>
      </w:r>
      <w:r w:rsidRPr="00A43030">
        <w:rPr>
          <w:rFonts w:ascii="Book Antiqua" w:hAnsi="Book Antiqua" w:cs="Garamond"/>
          <w:b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Garamond"/>
          <w:b/>
          <w:i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>Yunnan Key Laboratory of Primate Biomedical Research, Institute of Primate Translational Medicine, Kunming University of Science and Technology, Kunming</w:t>
      </w:r>
      <w:r w:rsidR="00EF69FA" w:rsidRPr="00A43030">
        <w:rPr>
          <w:rFonts w:ascii="Book Antiqua" w:hAnsi="Book Antiqua" w:cs="Garamond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>650093, Yunnan Province, China</w:t>
      </w:r>
    </w:p>
    <w:p w14:paraId="3FE6D329" w14:textId="77777777" w:rsidR="00EF69FA" w:rsidRPr="00A43030" w:rsidRDefault="00EF69FA" w:rsidP="00EF69FA">
      <w:pPr>
        <w:pStyle w:val="a5"/>
        <w:spacing w:line="360" w:lineRule="auto"/>
        <w:jc w:val="both"/>
        <w:rPr>
          <w:rFonts w:ascii="Book Antiqua" w:hAnsi="Book Antiqua" w:cs="Garamond"/>
          <w:color w:val="000000" w:themeColor="text1"/>
          <w:sz w:val="24"/>
          <w:szCs w:val="24"/>
        </w:rPr>
      </w:pPr>
    </w:p>
    <w:p w14:paraId="0CB27164" w14:textId="340FDE68" w:rsidR="00BF59F1" w:rsidRPr="00A43030" w:rsidRDefault="00BF59F1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proofErr w:type="spellStart"/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Quan</w:t>
      </w:r>
      <w:proofErr w:type="spellEnd"/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-Shi Wang, </w:t>
      </w:r>
      <w:proofErr w:type="spellStart"/>
      <w:r w:rsidR="00B80A14" w:rsidRPr="00A43030">
        <w:rPr>
          <w:rFonts w:ascii="Book Antiqua" w:hAnsi="Book Antiqua" w:cs="Garamond"/>
          <w:color w:val="000000" w:themeColor="text1"/>
          <w:sz w:val="24"/>
          <w:szCs w:val="24"/>
        </w:rPr>
        <w:t>Nan</w:t>
      </w:r>
      <w:r w:rsidR="00B80A14">
        <w:rPr>
          <w:rFonts w:ascii="Book Antiqua" w:hAnsi="Book Antiqua" w:cs="Garamond"/>
          <w:color w:val="000000" w:themeColor="text1"/>
          <w:sz w:val="24"/>
          <w:szCs w:val="24"/>
        </w:rPr>
        <w:t>f</w:t>
      </w:r>
      <w:r w:rsidR="00B80A14" w:rsidRPr="00A43030">
        <w:rPr>
          <w:rFonts w:ascii="Book Antiqua" w:hAnsi="Book Antiqua" w:cs="Garamond"/>
          <w:color w:val="000000" w:themeColor="text1"/>
          <w:sz w:val="24"/>
          <w:szCs w:val="24"/>
        </w:rPr>
        <w:t>ang</w:t>
      </w:r>
      <w:proofErr w:type="spellEnd"/>
      <w:r w:rsidR="00B80A14" w:rsidRPr="00A43030">
        <w:rPr>
          <w:rFonts w:ascii="Book Antiqua" w:hAnsi="Book Antiqua" w:cs="Garamond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>PET Center,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>Nanfang</w:t>
      </w:r>
      <w:proofErr w:type="spellEnd"/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 xml:space="preserve"> Hospital, Southern Medical University, Guangzhou 510515, Guangdong Province, China</w:t>
      </w:r>
    </w:p>
    <w:p w14:paraId="34B4CA84" w14:textId="77777777" w:rsidR="00BF59F1" w:rsidRPr="00B80A14" w:rsidRDefault="00BF59F1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</w:p>
    <w:p w14:paraId="16CA04D8" w14:textId="53E7BE66" w:rsidR="00BF59F1" w:rsidRPr="00A43030" w:rsidRDefault="00BF59F1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Supported by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 National Natural Science Foundation of China, No. 81760306; and the Basic Research on Application of Joint Special Funding of Science and Technology Department of Yunnan Province-Kunming Medical University, No.</w:t>
      </w:r>
      <w:r w:rsidRPr="00A43030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2018FE001(-291).</w:t>
      </w:r>
    </w:p>
    <w:p w14:paraId="5F28929B" w14:textId="77777777" w:rsidR="00BF59F1" w:rsidRPr="00A43030" w:rsidRDefault="00BF59F1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</w:p>
    <w:p w14:paraId="328D30BB" w14:textId="3C68B9DF" w:rsidR="00BF59F1" w:rsidRPr="00A43030" w:rsidRDefault="00EF69FA" w:rsidP="00EF69FA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16" w:name="_Hlk5615127"/>
      <w:r w:rsidRPr="00A43030">
        <w:rPr>
          <w:rFonts w:ascii="Book Antiqua" w:eastAsia="宋体" w:hAnsi="Book Antiqua" w:cs="Times New Roman"/>
          <w:b/>
          <w:bCs/>
          <w:color w:val="000000" w:themeColor="text1"/>
          <w:kern w:val="0"/>
          <w:sz w:val="24"/>
          <w:szCs w:val="24"/>
          <w:shd w:val="clear" w:color="auto" w:fill="FFFFFF"/>
          <w:lang w:eastAsia="en-US"/>
        </w:rPr>
        <w:t>ORCID number</w:t>
      </w:r>
      <w:r w:rsidRPr="00A43030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  <w:lang w:val="en-GB" w:eastAsia="en-US"/>
        </w:rPr>
        <w:t>:</w:t>
      </w:r>
      <w:r w:rsidRPr="00A43030">
        <w:rPr>
          <w:rFonts w:ascii="Book Antiqua" w:eastAsia="宋体" w:hAnsi="Book Antiqua" w:cs="Times New Roman" w:hint="eastAsia"/>
          <w:b/>
          <w:color w:val="000000" w:themeColor="text1"/>
          <w:kern w:val="0"/>
          <w:sz w:val="24"/>
          <w:szCs w:val="24"/>
          <w:lang w:val="en-GB"/>
        </w:rPr>
        <w:t xml:space="preserve"> </w:t>
      </w:r>
      <w:r w:rsidR="00BF59F1" w:rsidRPr="00A43030">
        <w:rPr>
          <w:rFonts w:ascii="Book Antiqua" w:hAnsi="Book Antiqua"/>
          <w:color w:val="000000" w:themeColor="text1"/>
          <w:sz w:val="24"/>
          <w:szCs w:val="24"/>
        </w:rPr>
        <w:t>Ren-</w:t>
      </w:r>
      <w:proofErr w:type="spellStart"/>
      <w:r w:rsidR="00BF59F1" w:rsidRPr="00A43030">
        <w:rPr>
          <w:rFonts w:ascii="Book Antiqua" w:hAnsi="Book Antiqua"/>
          <w:color w:val="000000" w:themeColor="text1"/>
          <w:sz w:val="24"/>
          <w:szCs w:val="24"/>
        </w:rPr>
        <w:t>Cai</w:t>
      </w:r>
      <w:proofErr w:type="spellEnd"/>
      <w:r w:rsidR="00BF59F1" w:rsidRPr="00A43030">
        <w:rPr>
          <w:rFonts w:ascii="Book Antiqua" w:hAnsi="Book Antiqua"/>
          <w:color w:val="000000" w:themeColor="text1"/>
          <w:sz w:val="24"/>
          <w:szCs w:val="24"/>
        </w:rPr>
        <w:t xml:space="preserve"> Lu</w:t>
      </w:r>
      <w:r w:rsidR="00BF59F1" w:rsidRPr="00A43030">
        <w:rPr>
          <w:rFonts w:ascii="Book Antiqua" w:hAnsi="Book Antiqua"/>
          <w:bCs/>
          <w:color w:val="000000" w:themeColor="text1"/>
          <w:sz w:val="24"/>
          <w:szCs w:val="24"/>
          <w:shd w:val="clear" w:color="auto" w:fill="FFFFFF"/>
        </w:rPr>
        <w:t xml:space="preserve"> </w:t>
      </w:r>
      <w:r w:rsidR="00BF59F1" w:rsidRPr="00A43030">
        <w:rPr>
          <w:rFonts w:ascii="Book Antiqua" w:hAnsi="Book Antiqua"/>
          <w:color w:val="000000" w:themeColor="text1"/>
          <w:sz w:val="24"/>
          <w:szCs w:val="24"/>
        </w:rPr>
        <w:t xml:space="preserve">(0000-0002-0624-1310); Bo She (0000-0001-9769-4675); Wen-Tao Gao (0000-0002-3347-884X); Yun-Hai Ji (0000-0002-6315-5320); Dong-Dong Xu (0000-0002-1426-7641); </w:t>
      </w:r>
      <w:proofErr w:type="spellStart"/>
      <w:r w:rsidR="00BF59F1" w:rsidRPr="00A43030">
        <w:rPr>
          <w:rFonts w:ascii="Book Antiqua" w:hAnsi="Book Antiqua"/>
          <w:color w:val="000000" w:themeColor="text1"/>
          <w:sz w:val="24"/>
          <w:szCs w:val="24"/>
        </w:rPr>
        <w:t>Quan</w:t>
      </w:r>
      <w:proofErr w:type="spellEnd"/>
      <w:r w:rsidR="00BF59F1" w:rsidRPr="00A43030">
        <w:rPr>
          <w:rFonts w:ascii="Book Antiqua" w:hAnsi="Book Antiqua"/>
          <w:color w:val="000000" w:themeColor="text1"/>
          <w:sz w:val="24"/>
          <w:szCs w:val="24"/>
        </w:rPr>
        <w:t xml:space="preserve">-Shi Wang (0000-0001-8878-9496); Shao-Bo Wang </w:t>
      </w:r>
      <w:r w:rsidR="00BF59F1" w:rsidRPr="00A43030">
        <w:rPr>
          <w:rFonts w:ascii="Book Antiqua" w:hAnsi="Book Antiqua"/>
          <w:color w:val="000000" w:themeColor="text1"/>
          <w:sz w:val="24"/>
          <w:szCs w:val="24"/>
        </w:rPr>
        <w:lastRenderedPageBreak/>
        <w:t>(0000-0002-2745-522X).</w:t>
      </w:r>
    </w:p>
    <w:p w14:paraId="18AF7941" w14:textId="44D6C4B9" w:rsidR="00EF69FA" w:rsidRPr="00A43030" w:rsidRDefault="00EF69FA" w:rsidP="00EF69FA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4673DB98" w14:textId="16AAC377" w:rsidR="00BF59F1" w:rsidRPr="00A43030" w:rsidRDefault="00EF69FA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/>
          <w:b/>
          <w:bCs/>
          <w:color w:val="000000" w:themeColor="text1"/>
          <w:sz w:val="24"/>
          <w:szCs w:val="24"/>
        </w:rPr>
        <w:t>Author contributions</w:t>
      </w:r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:</w:t>
      </w:r>
      <w:bookmarkEnd w:id="16"/>
      <w:r w:rsidRPr="00A43030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="00BF59F1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Lu</w:t>
      </w:r>
      <w:r w:rsidR="00350A99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RC</w:t>
      </w:r>
      <w:r w:rsidR="00BF59F1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wrote the manuscript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;</w:t>
      </w:r>
      <w:r w:rsidR="00BF59F1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She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B, </w:t>
      </w:r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Gao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WT, </w:t>
      </w:r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Ji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YH, </w:t>
      </w:r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Xu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DD, </w:t>
      </w:r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Wang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QS, and </w:t>
      </w:r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Wang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B </w:t>
      </w:r>
      <w:r w:rsidR="00BF59F1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helped to search the literature; Wang</w:t>
      </w:r>
      <w:r w:rsidR="00350A99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B</w:t>
      </w:r>
      <w:r w:rsidR="00BF59F1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 Wang</w:t>
      </w:r>
      <w:r w:rsidR="00350A99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QS</w:t>
      </w:r>
      <w:r w:rsidR="00BF59F1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critically revised the manuscript and approved the final version of the article to be published. </w:t>
      </w:r>
    </w:p>
    <w:p w14:paraId="7252DB91" w14:textId="6FBE4801" w:rsidR="00EF69FA" w:rsidRPr="00A43030" w:rsidRDefault="00EF69FA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003EB91B" w14:textId="73E76B39" w:rsidR="00BF59F1" w:rsidRPr="00A43030" w:rsidRDefault="00EF69FA" w:rsidP="00EF69FA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A43030">
        <w:rPr>
          <w:rFonts w:ascii="Book Antiqua" w:hAnsi="Book Antiqua"/>
          <w:b/>
          <w:color w:val="000000" w:themeColor="text1"/>
          <w:sz w:val="24"/>
          <w:szCs w:val="24"/>
        </w:rPr>
        <w:t>Conflict-of-interest statement:</w:t>
      </w:r>
      <w:r w:rsidRPr="00A43030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="00BF59F1" w:rsidRPr="00A43030">
        <w:rPr>
          <w:rFonts w:ascii="Book Antiqua" w:hAnsi="Book Antiqua"/>
          <w:color w:val="000000" w:themeColor="text1"/>
          <w:sz w:val="24"/>
          <w:szCs w:val="24"/>
        </w:rPr>
        <w:t xml:space="preserve">All the </w:t>
      </w:r>
      <w:r w:rsidR="00B80A14">
        <w:rPr>
          <w:rFonts w:ascii="Book Antiqua" w:hAnsi="Book Antiqua"/>
          <w:color w:val="000000" w:themeColor="text1"/>
          <w:sz w:val="24"/>
          <w:szCs w:val="24"/>
        </w:rPr>
        <w:t>a</w:t>
      </w:r>
      <w:r w:rsidR="00B80A14" w:rsidRPr="00A43030">
        <w:rPr>
          <w:rFonts w:ascii="Book Antiqua" w:hAnsi="Book Antiqua"/>
          <w:color w:val="000000" w:themeColor="text1"/>
          <w:sz w:val="24"/>
          <w:szCs w:val="24"/>
        </w:rPr>
        <w:t xml:space="preserve">uthors </w:t>
      </w:r>
      <w:r w:rsidR="00BF59F1" w:rsidRPr="00A43030">
        <w:rPr>
          <w:rFonts w:ascii="Book Antiqua" w:hAnsi="Book Antiqua"/>
          <w:color w:val="000000" w:themeColor="text1"/>
          <w:sz w:val="24"/>
          <w:szCs w:val="24"/>
        </w:rPr>
        <w:t>have no conflict of interest related to the manuscript.</w:t>
      </w:r>
    </w:p>
    <w:p w14:paraId="6CFECD1C" w14:textId="060FA54F" w:rsidR="00EF69FA" w:rsidRPr="00A43030" w:rsidRDefault="00EF69FA" w:rsidP="00EF69FA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6AC75397" w14:textId="77777777" w:rsidR="00EF69FA" w:rsidRPr="00EF69FA" w:rsidRDefault="00EF69FA" w:rsidP="00EF69FA">
      <w:pPr>
        <w:widowControl/>
        <w:spacing w:line="360" w:lineRule="auto"/>
        <w:rPr>
          <w:rFonts w:ascii="宋体" w:eastAsia="宋体" w:hAnsi="宋体" w:cs="宋体"/>
          <w:color w:val="000000" w:themeColor="text1"/>
          <w:kern w:val="0"/>
          <w:sz w:val="24"/>
          <w:szCs w:val="24"/>
        </w:rPr>
      </w:pPr>
      <w:bookmarkStart w:id="17" w:name="OLE_LINK507"/>
      <w:bookmarkStart w:id="18" w:name="OLE_LINK506"/>
      <w:bookmarkStart w:id="19" w:name="OLE_LINK496"/>
      <w:bookmarkStart w:id="20" w:name="OLE_LINK479"/>
      <w:r w:rsidRPr="00EF69FA">
        <w:rPr>
          <w:rFonts w:ascii="Book Antiqua" w:eastAsia="宋体" w:hAnsi="Book Antiqua" w:cs="宋体"/>
          <w:b/>
          <w:color w:val="000000" w:themeColor="text1"/>
          <w:kern w:val="0"/>
          <w:sz w:val="24"/>
          <w:szCs w:val="24"/>
        </w:rPr>
        <w:t xml:space="preserve">Open-Access: </w:t>
      </w:r>
      <w:r w:rsidRPr="00EF69FA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Pr="00EF69FA">
          <w:rPr>
            <w:rFonts w:ascii="Book Antiqua" w:eastAsia="宋体" w:hAnsi="Book Antiqua" w:cs="宋体"/>
            <w:color w:val="000000" w:themeColor="text1"/>
            <w:kern w:val="0"/>
            <w:sz w:val="24"/>
            <w:szCs w:val="24"/>
            <w:u w:val="single"/>
          </w:rPr>
          <w:t>http://creativecommons.org/licenses/by-nc/4.0/</w:t>
        </w:r>
      </w:hyperlink>
      <w:bookmarkEnd w:id="17"/>
      <w:bookmarkEnd w:id="18"/>
      <w:bookmarkEnd w:id="19"/>
      <w:bookmarkEnd w:id="20"/>
    </w:p>
    <w:p w14:paraId="21457E2D" w14:textId="33C66212" w:rsidR="00EF69FA" w:rsidRPr="00A43030" w:rsidRDefault="00EF69FA" w:rsidP="00EF69FA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5CAD11EC" w14:textId="6421F871" w:rsidR="00EF69FA" w:rsidRPr="00A43030" w:rsidRDefault="00EF69FA" w:rsidP="00EF69FA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A43030">
        <w:rPr>
          <w:rFonts w:ascii="Book Antiqua" w:hAnsi="Book Antiqua"/>
          <w:b/>
          <w:bCs/>
          <w:color w:val="000000" w:themeColor="text1"/>
          <w:sz w:val="24"/>
          <w:szCs w:val="24"/>
        </w:rPr>
        <w:t>Manuscript source:</w:t>
      </w:r>
      <w:r w:rsidRPr="00A43030">
        <w:rPr>
          <w:rFonts w:ascii="Book Antiqua" w:hAnsi="Book Antiqua"/>
          <w:color w:val="000000" w:themeColor="text1"/>
          <w:sz w:val="24"/>
          <w:szCs w:val="24"/>
        </w:rPr>
        <w:t xml:space="preserve"> Invited manuscript</w:t>
      </w:r>
    </w:p>
    <w:p w14:paraId="0644F799" w14:textId="1EDB5551" w:rsidR="00EF69FA" w:rsidRPr="00A43030" w:rsidRDefault="00EF69FA" w:rsidP="00EF69FA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7DAB2809" w14:textId="659CA327" w:rsidR="00EF69FA" w:rsidRPr="00A43030" w:rsidRDefault="00EF69FA" w:rsidP="00EF69FA">
      <w:pPr>
        <w:pStyle w:val="a5"/>
        <w:spacing w:line="360" w:lineRule="auto"/>
        <w:jc w:val="both"/>
        <w:rPr>
          <w:rFonts w:ascii="Book Antiqua" w:hAnsi="Book Antiqua" w:cs="Garamond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  <w:lang w:eastAsia="en-US"/>
        </w:rPr>
        <w:t>Corresponding author:</w:t>
      </w:r>
      <w:r w:rsidRPr="00A43030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bookmarkStart w:id="21" w:name="OLE_LINK883"/>
      <w:bookmarkStart w:id="22" w:name="OLE_LINK884"/>
      <w:r w:rsidR="00BF59F1" w:rsidRPr="00A43030">
        <w:rPr>
          <w:rFonts w:ascii="Book Antiqua" w:hAnsi="Book Antiqua"/>
          <w:b/>
          <w:color w:val="000000" w:themeColor="text1"/>
          <w:sz w:val="24"/>
          <w:szCs w:val="24"/>
        </w:rPr>
        <w:t>Shao-Bo Wang</w:t>
      </w:r>
      <w:r w:rsidR="00BF59F1" w:rsidRPr="00A43030">
        <w:rPr>
          <w:rFonts w:ascii="Book Antiqua" w:hAnsi="Book Antiqua" w:cs="Garamond-Bold"/>
          <w:b/>
          <w:bCs/>
          <w:color w:val="000000" w:themeColor="text1"/>
          <w:sz w:val="24"/>
          <w:szCs w:val="24"/>
        </w:rPr>
        <w:t xml:space="preserve">, </w:t>
      </w:r>
      <w:r w:rsidRPr="00A43030">
        <w:rPr>
          <w:rFonts w:ascii="Book Antiqua" w:hAnsi="Book Antiqua" w:cs="Garamond-Bold"/>
          <w:b/>
          <w:bCs/>
          <w:color w:val="000000" w:themeColor="text1"/>
          <w:sz w:val="24"/>
          <w:szCs w:val="24"/>
        </w:rPr>
        <w:t xml:space="preserve">MD, PhD, Associate Professor, </w:t>
      </w:r>
      <w:bookmarkStart w:id="23" w:name="OLE_LINK892"/>
      <w:bookmarkStart w:id="24" w:name="OLE_LINK893"/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>PET-CT Center</w:t>
      </w:r>
      <w:bookmarkEnd w:id="23"/>
      <w:bookmarkEnd w:id="24"/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 xml:space="preserve">, </w:t>
      </w:r>
      <w:bookmarkStart w:id="25" w:name="OLE_LINK894"/>
      <w:bookmarkStart w:id="26" w:name="OLE_LINK895"/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>the First People’s Hospital of Yunnan Province</w:t>
      </w:r>
      <w:bookmarkEnd w:id="25"/>
      <w:bookmarkEnd w:id="26"/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 xml:space="preserve">, </w:t>
      </w:r>
      <w:bookmarkStart w:id="27" w:name="OLE_LINK896"/>
      <w:bookmarkStart w:id="28" w:name="OLE_LINK897"/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 xml:space="preserve">157 </w:t>
      </w:r>
      <w:proofErr w:type="spellStart"/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>Jinbi</w:t>
      </w:r>
      <w:proofErr w:type="spellEnd"/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 xml:space="preserve"> Road</w:t>
      </w:r>
      <w:bookmarkEnd w:id="27"/>
      <w:bookmarkEnd w:id="28"/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Garamond-Bold"/>
          <w:b/>
          <w:bCs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Garamond"/>
          <w:color w:val="000000" w:themeColor="text1"/>
          <w:sz w:val="24"/>
          <w:szCs w:val="24"/>
        </w:rPr>
        <w:t xml:space="preserve">Kunming 650504, Yunnan Province, China. </w:t>
      </w:r>
      <w:bookmarkStart w:id="29" w:name="OLE_LINK12"/>
      <w:bookmarkStart w:id="30" w:name="OLE_LINK13"/>
      <w:r w:rsidRPr="00A43030">
        <w:rPr>
          <w:rFonts w:ascii="Book Antiqua" w:hAnsi="Book Antiqua" w:cs="Arial"/>
          <w:color w:val="000000" w:themeColor="text1"/>
          <w:sz w:val="24"/>
          <w:szCs w:val="24"/>
        </w:rPr>
        <w:t>wshbo_98@126.com</w:t>
      </w:r>
      <w:bookmarkEnd w:id="29"/>
      <w:bookmarkEnd w:id="30"/>
    </w:p>
    <w:p w14:paraId="43FD13DB" w14:textId="452BF538" w:rsidR="00BF59F1" w:rsidRPr="00A43030" w:rsidRDefault="00BF59F1" w:rsidP="00EF69F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Garamond-Bold"/>
          <w:b/>
          <w:bCs/>
          <w:color w:val="000000" w:themeColor="text1"/>
          <w:sz w:val="24"/>
          <w:szCs w:val="24"/>
        </w:rPr>
      </w:pPr>
      <w:bookmarkStart w:id="31" w:name="_Hlk5625880"/>
      <w:bookmarkEnd w:id="21"/>
      <w:bookmarkEnd w:id="22"/>
      <w:r w:rsidRPr="00A43030">
        <w:rPr>
          <w:rFonts w:ascii="Book Antiqua" w:hAnsi="Book Antiqua" w:cs="Garamond-Bold"/>
          <w:b/>
          <w:bCs/>
          <w:color w:val="000000" w:themeColor="text1"/>
          <w:sz w:val="24"/>
          <w:szCs w:val="24"/>
        </w:rPr>
        <w:t xml:space="preserve">Telephone: </w:t>
      </w:r>
      <w:bookmarkStart w:id="32" w:name="OLE_LINK898"/>
      <w:bookmarkStart w:id="33" w:name="OLE_LINK899"/>
      <w:r w:rsidRPr="00A43030">
        <w:rPr>
          <w:rFonts w:ascii="Book Antiqua" w:hAnsi="Book Antiqua"/>
          <w:color w:val="000000" w:themeColor="text1"/>
          <w:sz w:val="24"/>
          <w:szCs w:val="24"/>
        </w:rPr>
        <w:t>+</w:t>
      </w:r>
      <w:r w:rsidR="00350A99" w:rsidRPr="00A43030">
        <w:rPr>
          <w:rFonts w:ascii="Book Antiqua" w:hAnsi="Book Antiqua"/>
          <w:color w:val="000000" w:themeColor="text1"/>
          <w:sz w:val="24"/>
          <w:szCs w:val="24"/>
        </w:rPr>
        <w:t>86-871-</w:t>
      </w:r>
      <w:r w:rsidRPr="00A43030">
        <w:rPr>
          <w:rFonts w:ascii="Book Antiqua" w:hAnsi="Book Antiqua"/>
          <w:color w:val="000000" w:themeColor="text1"/>
          <w:sz w:val="24"/>
          <w:szCs w:val="24"/>
        </w:rPr>
        <w:t>63614503</w:t>
      </w:r>
      <w:bookmarkEnd w:id="32"/>
      <w:bookmarkEnd w:id="33"/>
    </w:p>
    <w:p w14:paraId="5EEF988A" w14:textId="29A865A0" w:rsidR="00BF59F1" w:rsidRPr="00A43030" w:rsidRDefault="00BF59F1" w:rsidP="00EF69F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A43030">
        <w:rPr>
          <w:rFonts w:ascii="Book Antiqua" w:hAnsi="Book Antiqua" w:cs="Garamond-Bold"/>
          <w:b/>
          <w:bCs/>
          <w:color w:val="000000" w:themeColor="text1"/>
          <w:sz w:val="24"/>
          <w:szCs w:val="24"/>
        </w:rPr>
        <w:t>Fax:</w:t>
      </w:r>
      <w:r w:rsidRPr="00A4303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50A99" w:rsidRPr="00A43030">
        <w:rPr>
          <w:rFonts w:ascii="Book Antiqua" w:hAnsi="Book Antiqua"/>
          <w:color w:val="000000" w:themeColor="text1"/>
          <w:sz w:val="24"/>
          <w:szCs w:val="24"/>
        </w:rPr>
        <w:t>+86-871-63614503</w:t>
      </w:r>
    </w:p>
    <w:p w14:paraId="3C4F69B1" w14:textId="316D0309" w:rsidR="00EF69FA" w:rsidRPr="00A43030" w:rsidRDefault="00EF69FA" w:rsidP="00EF69F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21450BFE" w14:textId="448E4B3A" w:rsidR="00A43030" w:rsidRPr="00A43030" w:rsidRDefault="00A43030" w:rsidP="00A43030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bookmarkStart w:id="34" w:name="OLE_LINK75"/>
      <w:bookmarkStart w:id="35" w:name="OLE_LINK76"/>
      <w:bookmarkStart w:id="36" w:name="OLE_LINK269"/>
      <w:bookmarkStart w:id="37" w:name="OLE_LINK239"/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Received: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pril 12, 2019</w:t>
      </w:r>
    </w:p>
    <w:p w14:paraId="70E9DF85" w14:textId="378ABDDE" w:rsidR="00A43030" w:rsidRPr="00A43030" w:rsidRDefault="00A43030" w:rsidP="00A43030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Peer-review started: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pril 12, 2019</w:t>
      </w:r>
    </w:p>
    <w:p w14:paraId="5730DFC2" w14:textId="3DD507A3" w:rsidR="00A43030" w:rsidRPr="00A43030" w:rsidRDefault="00A43030" w:rsidP="00A43030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First decision: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May 16, 2019</w:t>
      </w:r>
    </w:p>
    <w:p w14:paraId="09050BCB" w14:textId="56C0ECD9" w:rsidR="00A43030" w:rsidRPr="00A43030" w:rsidRDefault="00A43030" w:rsidP="00A43030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Revised: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June 30, 2019</w:t>
      </w:r>
    </w:p>
    <w:p w14:paraId="21A216F5" w14:textId="0D44CFCF" w:rsidR="00A43030" w:rsidRPr="00A43030" w:rsidRDefault="00A43030" w:rsidP="00A43030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lastRenderedPageBreak/>
        <w:t>Accepted:</w:t>
      </w:r>
      <w:r w:rsidR="004A5474" w:rsidRPr="004A5474">
        <w:t xml:space="preserve"> </w:t>
      </w:r>
      <w:r w:rsidR="004A5474" w:rsidRPr="004A5474">
        <w:rPr>
          <w:rFonts w:ascii="Book Antiqua" w:eastAsia="宋体" w:hAnsi="Book Antiqua" w:cs="Times New Roman"/>
          <w:color w:val="000000" w:themeColor="text1"/>
          <w:sz w:val="24"/>
          <w:szCs w:val="24"/>
        </w:rPr>
        <w:t>July 19, 2019</w:t>
      </w:r>
      <w:r w:rsidRPr="004A547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</w:p>
    <w:p w14:paraId="62576EEC" w14:textId="77777777" w:rsidR="00A43030" w:rsidRPr="00A43030" w:rsidRDefault="00A43030" w:rsidP="00A43030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Article in press:</w:t>
      </w:r>
    </w:p>
    <w:p w14:paraId="4F473D3C" w14:textId="77777777" w:rsidR="00A43030" w:rsidRPr="00A43030" w:rsidRDefault="00A43030" w:rsidP="00A43030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Published online:</w:t>
      </w:r>
    </w:p>
    <w:bookmarkEnd w:id="34"/>
    <w:bookmarkEnd w:id="35"/>
    <w:bookmarkEnd w:id="36"/>
    <w:bookmarkEnd w:id="37"/>
    <w:p w14:paraId="7B04F70B" w14:textId="77777777" w:rsidR="00A43030" w:rsidRPr="00A43030" w:rsidRDefault="00A43030" w:rsidP="00A43030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</w:p>
    <w:p w14:paraId="3E1A4FBB" w14:textId="424B21F0" w:rsidR="00A43030" w:rsidRPr="00A43030" w:rsidRDefault="00A43030">
      <w:pPr>
        <w:widowControl/>
        <w:jc w:val="left"/>
        <w:rPr>
          <w:rFonts w:ascii="Book Antiqua" w:hAnsi="Book Antiqua" w:cs="Garamond-Bold"/>
          <w:b/>
          <w:bCs/>
          <w:color w:val="000000" w:themeColor="text1"/>
          <w:sz w:val="24"/>
          <w:szCs w:val="24"/>
        </w:rPr>
      </w:pPr>
      <w:r w:rsidRPr="00A43030">
        <w:rPr>
          <w:rFonts w:ascii="Book Antiqua" w:hAnsi="Book Antiqua" w:cs="Garamond-Bold"/>
          <w:b/>
          <w:bCs/>
          <w:color w:val="000000" w:themeColor="text1"/>
          <w:sz w:val="24"/>
          <w:szCs w:val="24"/>
        </w:rPr>
        <w:br w:type="page"/>
      </w:r>
    </w:p>
    <w:bookmarkEnd w:id="31"/>
    <w:p w14:paraId="1ADDB58E" w14:textId="77777777" w:rsidR="00B3431D" w:rsidRPr="00A43030" w:rsidRDefault="000F2808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lastRenderedPageBreak/>
        <w:t>Abstract</w:t>
      </w:r>
    </w:p>
    <w:p w14:paraId="468ACD38" w14:textId="37DFF94A" w:rsidR="00B3431D" w:rsidRDefault="000F2808" w:rsidP="00A43030">
      <w:pPr>
        <w:spacing w:line="360" w:lineRule="auto"/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</w:pP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Hepatocellular carcinoma (HCC) is </w:t>
      </w:r>
      <w:r w:rsidR="00B80A14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one of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the leading cause</w:t>
      </w:r>
      <w:r w:rsidR="00B80A14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of cancer mortality worldwide. Various imaging modalities provide important information about HCC for its clinical management. Since positron-emission tomography (PET) </w:t>
      </w:r>
      <w:r w:rsidR="00411D4D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or </w:t>
      </w:r>
      <w:r w:rsidR="00411D4D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PET-computed tomography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was introduced </w:t>
      </w:r>
      <w:r w:rsidR="000A631D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to the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oncologic </w:t>
      </w:r>
      <w:r w:rsidR="000A631D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setting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, it has played crucial roles in detecting, distinguishing, accurately staging</w:t>
      </w:r>
      <w:r w:rsidR="00B80A14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and evaluating local, residual</w:t>
      </w:r>
      <w:r w:rsidR="00B80A14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and recurrent HCC. PET imaging visualizes tissue metabolic information 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that is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closely 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associated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with treatment.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Dynamic PET imaging and </w:t>
      </w:r>
      <w:r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dual-tracer have emerged as complementary techniques that aid </w:t>
      </w:r>
      <w:r w:rsidR="000A631D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in various aspects of </w:t>
      </w:r>
      <w:r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HCC diagnosis. The advent of new radiotracers</w:t>
      </w:r>
      <w:r w:rsidR="00B80A14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 and the</w:t>
      </w:r>
      <w:r w:rsidR="00B80A14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 </w:t>
      </w:r>
      <w:r w:rsidR="000A631D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development of </w:t>
      </w:r>
      <w:r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immuno-PET</w:t>
      </w:r>
      <w:r w:rsidR="001E0890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 and </w:t>
      </w:r>
      <w:r w:rsidR="001E089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PET</w:t>
      </w:r>
      <w:r w:rsidR="00E15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1E0890" w:rsidRPr="00A43030">
        <w:rPr>
          <w:rFonts w:ascii="Book Antiqua" w:hAnsi="Book Antiqua"/>
          <w:bCs/>
          <w:color w:val="000000" w:themeColor="text1"/>
          <w:sz w:val="24"/>
          <w:szCs w:val="24"/>
        </w:rPr>
        <w:t xml:space="preserve">magnetic resonance imaging </w:t>
      </w:r>
      <w:r w:rsidR="00B80A14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ha</w:t>
      </w:r>
      <w:r w:rsidR="00B80A14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ve</w:t>
      </w:r>
      <w:r w:rsidR="00B80A14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improved the ability to detect lesions and </w:t>
      </w:r>
      <w:r w:rsidR="00B80A14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ha</w:t>
      </w:r>
      <w:r w:rsidR="00B80A14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ve</w:t>
      </w:r>
      <w:r w:rsidR="00B80A14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made great progress</w:t>
      </w:r>
      <w:r w:rsidR="000A631D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 in treatment surveillance</w:t>
      </w:r>
      <w:r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. </w:t>
      </w:r>
      <w:r w:rsidR="000A631D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T</w:t>
      </w:r>
      <w:r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he current PET diagnostic </w:t>
      </w:r>
      <w:r w:rsidR="005B102B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capabilities for</w:t>
      </w:r>
      <w:r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 HCC and the supplementary techniques </w:t>
      </w:r>
      <w:r w:rsidR="005B102B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are </w:t>
      </w:r>
      <w:r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reviewed herein.</w:t>
      </w:r>
    </w:p>
    <w:p w14:paraId="7BAE8776" w14:textId="718FB20D" w:rsidR="008F05AE" w:rsidRDefault="008F05AE" w:rsidP="00A43030">
      <w:pPr>
        <w:spacing w:line="360" w:lineRule="auto"/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</w:pPr>
    </w:p>
    <w:p w14:paraId="6A86BE65" w14:textId="7832FD7A" w:rsidR="00B3431D" w:rsidRDefault="008F05AE" w:rsidP="00EF69FA">
      <w:pPr>
        <w:spacing w:line="360" w:lineRule="auto"/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pPr>
      <w:r w:rsidRPr="008F05AE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Key words:</w:t>
      </w:r>
      <w:r>
        <w:rPr>
          <w:rFonts w:ascii="Book Antiqua" w:eastAsia="宋体" w:hAnsi="Book Antiqua" w:cs="Times New Roman" w:hint="eastAsia"/>
          <w:color w:val="000000" w:themeColor="text1"/>
          <w:sz w:val="24"/>
          <w:szCs w:val="24"/>
        </w:rPr>
        <w:t xml:space="preserve"> </w:t>
      </w:r>
      <w:bookmarkStart w:id="38" w:name="OLE_LINK885"/>
      <w:bookmarkStart w:id="39" w:name="OLE_LINK886"/>
      <w:r w:rsidR="000F2808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Hepatocellular carcinoma; Positron-emission tomography; Radiotracer; Immuno-p</w:t>
      </w:r>
      <w:r w:rsidR="0016546D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ositron emission tomography</w:t>
      </w:r>
    </w:p>
    <w:bookmarkEnd w:id="38"/>
    <w:bookmarkEnd w:id="39"/>
    <w:p w14:paraId="57332C6D" w14:textId="613C3C38" w:rsidR="008F05AE" w:rsidRDefault="008F05AE" w:rsidP="00EF69FA">
      <w:pPr>
        <w:spacing w:line="360" w:lineRule="auto"/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pPr>
    </w:p>
    <w:p w14:paraId="2AAA47CB" w14:textId="02FA4D27" w:rsidR="008F05AE" w:rsidRPr="008F05AE" w:rsidRDefault="008F05AE" w:rsidP="008F05AE">
      <w:pPr>
        <w:spacing w:line="360" w:lineRule="auto"/>
        <w:rPr>
          <w:rFonts w:ascii="Book Antiqua" w:eastAsia="宋体" w:hAnsi="Book Antiqua" w:cs="Times New Roman"/>
          <w:i/>
          <w:iCs/>
          <w:color w:val="000000" w:themeColor="text1"/>
          <w:sz w:val="24"/>
          <w:szCs w:val="24"/>
        </w:rPr>
      </w:pPr>
      <w:bookmarkStart w:id="40" w:name="OLE_LINK887"/>
      <w:bookmarkStart w:id="41" w:name="OLE_LINK888"/>
      <w:r w:rsidRPr="008F05AE"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val="en-GB"/>
        </w:rPr>
        <w:t xml:space="preserve">© </w:t>
      </w:r>
      <w:r w:rsidRPr="008F05AE"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val="fr-FR"/>
        </w:rPr>
        <w:t xml:space="preserve">The Author(s) </w:t>
      </w:r>
      <w:r w:rsidRPr="008F05AE">
        <w:rPr>
          <w:rFonts w:ascii="Book Antiqua" w:eastAsia="宋体" w:hAnsi="Book Antiqua" w:cs="Times New Roman" w:hint="eastAsia"/>
          <w:b/>
          <w:color w:val="000000" w:themeColor="text1"/>
          <w:sz w:val="24"/>
          <w:szCs w:val="24"/>
          <w:lang w:val="fr-FR"/>
        </w:rPr>
        <w:t>201</w:t>
      </w:r>
      <w:r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val="fr-FR"/>
        </w:rPr>
        <w:t>9</w:t>
      </w:r>
      <w:r w:rsidRPr="008F05AE"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val="fr-FR"/>
        </w:rPr>
        <w:t>.</w:t>
      </w:r>
      <w:r w:rsidRPr="008F05AE">
        <w:rPr>
          <w:rFonts w:ascii="Book Antiqua" w:eastAsia="宋体" w:hAnsi="Book Antiqua" w:cs="Times New Roman"/>
          <w:color w:val="000000" w:themeColor="text1"/>
          <w:sz w:val="24"/>
          <w:szCs w:val="24"/>
          <w:lang w:val="fr-FR"/>
        </w:rPr>
        <w:t xml:space="preserve"> Published by </w:t>
      </w:r>
      <w:proofErr w:type="spellStart"/>
      <w:r w:rsidRPr="008F05AE">
        <w:rPr>
          <w:rFonts w:ascii="Book Antiqua" w:eastAsia="宋体" w:hAnsi="Book Antiqua" w:cs="Times New Roman"/>
          <w:color w:val="000000" w:themeColor="text1"/>
          <w:sz w:val="24"/>
          <w:szCs w:val="24"/>
          <w:lang w:val="en-GB"/>
        </w:rPr>
        <w:t>Baishideng</w:t>
      </w:r>
      <w:proofErr w:type="spellEnd"/>
      <w:r w:rsidRPr="008F05AE">
        <w:rPr>
          <w:rFonts w:ascii="Book Antiqua" w:eastAsia="宋体" w:hAnsi="Book Antiqua" w:cs="Times New Roman"/>
          <w:color w:val="000000" w:themeColor="text1"/>
          <w:sz w:val="24"/>
          <w:szCs w:val="24"/>
          <w:lang w:val="en-GB"/>
        </w:rPr>
        <w:t xml:space="preserve"> Publishing Group Inc. </w:t>
      </w:r>
      <w:r w:rsidRPr="008F05AE">
        <w:rPr>
          <w:rFonts w:ascii="Book Antiqua" w:eastAsia="宋体" w:hAnsi="Book Antiqua" w:cs="Times New Roman"/>
          <w:color w:val="000000" w:themeColor="text1"/>
          <w:sz w:val="24"/>
          <w:szCs w:val="24"/>
          <w:lang w:val="fr-FR"/>
        </w:rPr>
        <w:t>All rights reserved</w:t>
      </w:r>
      <w:r w:rsidRPr="008F05AE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val="fr-FR"/>
        </w:rPr>
        <w:t>.</w:t>
      </w:r>
    </w:p>
    <w:bookmarkEnd w:id="40"/>
    <w:bookmarkEnd w:id="41"/>
    <w:p w14:paraId="79187A9F" w14:textId="6757FD20" w:rsidR="00B3431D" w:rsidRPr="00A43030" w:rsidRDefault="00B3431D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</w:p>
    <w:p w14:paraId="7EF7169E" w14:textId="026F0D45" w:rsidR="0069001F" w:rsidRDefault="000F2808" w:rsidP="00EF69FA">
      <w:pPr>
        <w:spacing w:line="360" w:lineRule="auto"/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</w:pPr>
      <w:bookmarkStart w:id="42" w:name="OLE_LINK19"/>
      <w:bookmarkStart w:id="43" w:name="OLE_LINK20"/>
      <w:bookmarkStart w:id="44" w:name="_Hlk5627428"/>
      <w:r w:rsidRPr="00A43030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Core tip:</w:t>
      </w:r>
      <w:bookmarkEnd w:id="42"/>
      <w:bookmarkEnd w:id="43"/>
      <w:r w:rsidRPr="00A43030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 </w:t>
      </w:r>
      <w:bookmarkStart w:id="45" w:name="OLE_LINK14"/>
      <w:bookmarkStart w:id="46" w:name="OLE_LINK15"/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Positron-emission tomography (PET) </w:t>
      </w:r>
      <w:r w:rsidR="00265768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is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 a</w:t>
      </w:r>
      <w:r w:rsidR="00265768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n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 effective and noninvasive modality for </w:t>
      </w:r>
      <w:r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visualizing h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epatocellular carcinoma</w:t>
      </w:r>
      <w:r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 (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HCC</w:t>
      </w:r>
      <w:r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)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. This paper review</w:t>
      </w:r>
      <w:r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s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 the clinical utility of PET for HCC, including</w:t>
      </w:r>
      <w:r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 the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 detection of intrahepatic or extrahepatic lesions, differential diagnosis, prediction of differentiation and prognosis</w:t>
      </w:r>
      <w:r w:rsidR="00B80A14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,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 and evaluation of therapeutic response. Complementary technologies, such as dynamic blood flow</w:t>
      </w:r>
      <w:r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 and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 dual-phase and dual-tracer PET imaging, </w:t>
      </w:r>
      <w:r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are also 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mentioned. Novel radiotracers and immuno-PET have </w:t>
      </w:r>
      <w:r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shown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 great potential for PET imaging and </w:t>
      </w:r>
      <w:r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have 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become the focus of current research, which may enhance the </w:t>
      </w:r>
      <w:r w:rsidR="00B80A14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diagnostic </w:t>
      </w:r>
      <w:r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cap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ability of PET for HCC. An overview </w:t>
      </w:r>
      <w:r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of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 the current PET diagnostic s</w:t>
      </w:r>
      <w:r w:rsidR="006E68D6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t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atus of HCC </w:t>
      </w:r>
      <w:r w:rsidR="00B80A14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is</w:t>
      </w:r>
      <w:r w:rsidR="00B80A14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 xml:space="preserve"> </w:t>
      </w:r>
      <w:r w:rsidR="00F26D0C" w:rsidRPr="00A43030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reviewed.</w:t>
      </w:r>
      <w:bookmarkEnd w:id="45"/>
      <w:bookmarkEnd w:id="46"/>
    </w:p>
    <w:p w14:paraId="57135969" w14:textId="77777777" w:rsidR="005C391A" w:rsidRPr="00B80A14" w:rsidRDefault="005C391A" w:rsidP="005C391A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14:paraId="1C59F8D9" w14:textId="4F28DD56" w:rsidR="005C391A" w:rsidRPr="005C391A" w:rsidRDefault="005C391A" w:rsidP="005C391A">
      <w:pPr>
        <w:spacing w:line="360" w:lineRule="auto"/>
        <w:rPr>
          <w:rFonts w:ascii="Book Antiqua" w:eastAsia="宋体" w:hAnsi="Book Antiqua" w:cs="Times New Roman"/>
          <w:bCs/>
          <w:iCs/>
          <w:color w:val="000000" w:themeColor="text1"/>
          <w:sz w:val="24"/>
          <w:szCs w:val="24"/>
        </w:rPr>
      </w:pPr>
      <w:bookmarkStart w:id="47" w:name="OLE_LINK889"/>
      <w:r w:rsidRPr="00A43030">
        <w:rPr>
          <w:rFonts w:ascii="Book Antiqua" w:hAnsi="Book Antiqua" w:cs="Garamond-Bold"/>
          <w:bCs/>
          <w:color w:val="000000" w:themeColor="text1"/>
          <w:sz w:val="24"/>
          <w:szCs w:val="24"/>
        </w:rPr>
        <w:lastRenderedPageBreak/>
        <w:t>Lu RC</w:t>
      </w:r>
      <w:r>
        <w:rPr>
          <w:rFonts w:ascii="Book Antiqua" w:hAnsi="Book Antiqua" w:cs="Garamond-Bold"/>
          <w:bCs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Garamond-Bold"/>
          <w:bCs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She</w:t>
      </w:r>
      <w:r w:rsidRPr="005C391A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/>
          <w:bCs/>
          <w:color w:val="000000" w:themeColor="text1"/>
          <w:sz w:val="24"/>
          <w:szCs w:val="24"/>
        </w:rPr>
        <w:t xml:space="preserve">B, </w:t>
      </w:r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Gao</w:t>
      </w:r>
      <w:r w:rsidRPr="005C391A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/>
          <w:bCs/>
          <w:color w:val="000000" w:themeColor="text1"/>
          <w:sz w:val="24"/>
          <w:szCs w:val="24"/>
        </w:rPr>
        <w:t xml:space="preserve">WT, </w:t>
      </w:r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Ji</w:t>
      </w:r>
      <w:r w:rsidRPr="005C391A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/>
          <w:bCs/>
          <w:color w:val="000000" w:themeColor="text1"/>
          <w:sz w:val="24"/>
          <w:szCs w:val="24"/>
        </w:rPr>
        <w:t xml:space="preserve">YH, </w:t>
      </w:r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Xu</w:t>
      </w:r>
      <w:r w:rsidRPr="005C391A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/>
          <w:bCs/>
          <w:color w:val="000000" w:themeColor="text1"/>
          <w:sz w:val="24"/>
          <w:szCs w:val="24"/>
        </w:rPr>
        <w:t xml:space="preserve">DD, </w:t>
      </w:r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Wang</w:t>
      </w:r>
      <w:r w:rsidRPr="005C391A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/>
          <w:bCs/>
          <w:color w:val="000000" w:themeColor="text1"/>
          <w:sz w:val="24"/>
          <w:szCs w:val="24"/>
        </w:rPr>
        <w:t xml:space="preserve">QS, </w:t>
      </w:r>
      <w:r w:rsidRPr="00A43030">
        <w:rPr>
          <w:rFonts w:ascii="Book Antiqua" w:hAnsi="Book Antiqua"/>
          <w:bCs/>
          <w:color w:val="000000" w:themeColor="text1"/>
          <w:sz w:val="24"/>
          <w:szCs w:val="24"/>
        </w:rPr>
        <w:t>Wang</w:t>
      </w:r>
      <w:r w:rsidRPr="005C391A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/>
          <w:bCs/>
          <w:color w:val="000000" w:themeColor="text1"/>
          <w:sz w:val="24"/>
          <w:szCs w:val="24"/>
        </w:rPr>
        <w:t xml:space="preserve">SB. </w:t>
      </w:r>
      <w:r w:rsidRPr="005C391A">
        <w:rPr>
          <w:rFonts w:ascii="Book Antiqua" w:hAnsi="Book Antiqua"/>
          <w:bCs/>
          <w:color w:val="000000" w:themeColor="text1"/>
          <w:sz w:val="24"/>
          <w:szCs w:val="24"/>
        </w:rPr>
        <w:t>Positron-emission tomography for hepatocellular carcinoma: Current status and future prospects</w:t>
      </w:r>
      <w:r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eastAsia="Times New Roman" w:hAnsi="Book Antiqua" w:cs="宋体"/>
          <w:i/>
          <w:color w:val="000000" w:themeColor="text1"/>
          <w:sz w:val="24"/>
          <w:szCs w:val="24"/>
        </w:rPr>
        <w:t xml:space="preserve">World J </w:t>
      </w:r>
      <w:proofErr w:type="spellStart"/>
      <w:r w:rsidRPr="00A43030">
        <w:rPr>
          <w:rFonts w:ascii="Book Antiqua" w:eastAsia="Times New Roman" w:hAnsi="Book Antiqua" w:cs="宋体"/>
          <w:i/>
          <w:color w:val="000000" w:themeColor="text1"/>
          <w:sz w:val="24"/>
          <w:szCs w:val="24"/>
        </w:rPr>
        <w:t>Gastroenterol</w:t>
      </w:r>
      <w:proofErr w:type="spellEnd"/>
      <w:r>
        <w:rPr>
          <w:rFonts w:ascii="Book Antiqua" w:eastAsia="Times New Roman" w:hAnsi="Book Antiqua" w:cs="宋体"/>
          <w:i/>
          <w:color w:val="000000" w:themeColor="text1"/>
          <w:sz w:val="24"/>
          <w:szCs w:val="24"/>
        </w:rPr>
        <w:t xml:space="preserve"> </w:t>
      </w:r>
      <w:r>
        <w:rPr>
          <w:rFonts w:ascii="Book Antiqua" w:eastAsia="Times New Roman" w:hAnsi="Book Antiqua" w:cs="宋体"/>
          <w:iCs/>
          <w:color w:val="000000" w:themeColor="text1"/>
          <w:sz w:val="24"/>
          <w:szCs w:val="24"/>
        </w:rPr>
        <w:t>2019; In press</w:t>
      </w:r>
    </w:p>
    <w:bookmarkEnd w:id="47"/>
    <w:p w14:paraId="682BB650" w14:textId="77777777" w:rsidR="0069001F" w:rsidRPr="00A43030" w:rsidRDefault="0069001F" w:rsidP="00EF69FA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bookmarkEnd w:id="44"/>
    <w:p w14:paraId="3596B427" w14:textId="6A6F0CB0" w:rsidR="0069001F" w:rsidRPr="00A43030" w:rsidRDefault="000F2808" w:rsidP="00EF69FA">
      <w:pPr>
        <w:widowControl/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br w:type="page"/>
      </w:r>
    </w:p>
    <w:p w14:paraId="1EC156F2" w14:textId="41BB013F" w:rsidR="00E7066C" w:rsidRPr="00A43030" w:rsidRDefault="00D977F3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lastRenderedPageBreak/>
        <w:t>INTRODUCTION</w:t>
      </w:r>
    </w:p>
    <w:p w14:paraId="7A313D7B" w14:textId="506F6E06" w:rsidR="00E7066C" w:rsidRPr="00A43030" w:rsidRDefault="000F2808" w:rsidP="00D977F3">
      <w:pPr>
        <w:spacing w:line="360" w:lineRule="auto"/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H</w:t>
      </w:r>
      <w:bookmarkStart w:id="48" w:name="OLE_LINK11"/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epatocellular carcinoma (HCC) </w:t>
      </w:r>
      <w:bookmarkEnd w:id="48"/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is the second most common cause of death from cancer worldwide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with more than 740000 deaths each year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ZXJsYXk8L0F1dGhvcj48WWVhcj4yMDE1PC9ZZWFyPjxS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</w:fldData>
        </w:fldCha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ZXJsYXk8L0F1dGhvcj48WWVhcj4yMDE1PC9ZZWFyPjxS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</w:fldData>
        </w:fldCha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1]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Although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modern management </w:t>
      </w:r>
      <w:r w:rsidR="00A12C20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methodologies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for HCC patients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such as surgical </w:t>
      </w:r>
      <w:r w:rsidR="000B3136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resection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and comprehensive treatment </w:t>
      </w:r>
      <w:r w:rsidR="00C97E90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(radiotherapy, chemotherapy, </w:t>
      </w:r>
      <w:r w:rsidR="00C6775F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immunotherapy, interventional therapy</w:t>
      </w:r>
      <w:r w:rsidR="00B80A14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C6775F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or combined</w:t>
      </w:r>
      <w:r w:rsidR="00C97E90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ha</w:t>
      </w:r>
      <w:r w:rsidR="00A12C20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ve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been developed, the overall survival (OS) rate </w:t>
      </w:r>
      <w:r w:rsidR="00975DC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remains </w:t>
      </w:r>
      <w:r w:rsidR="00EE7263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low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975DC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Liver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transplantation (LT)</w:t>
      </w:r>
      <w:r w:rsidR="00975DC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Pr="00A43030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partial</w:t>
      </w:r>
      <w:r w:rsidR="00975DC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liver resection</w:t>
      </w:r>
      <w:r w:rsidR="00B80A14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975DC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E42F2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and ablation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remain the </w:t>
      </w:r>
      <w:r w:rsidR="00AE42F2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main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75DC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therapeutic tool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975DC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for HCC</w:t>
      </w:r>
      <w:r w:rsidR="004A5EAA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and</w:t>
      </w:r>
      <w:r w:rsidR="004A5EAA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have a high rate of complete response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. However, </w:t>
      </w:r>
      <w:r w:rsidR="006248CA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most patients </w:t>
      </w:r>
      <w:r w:rsidR="00B24F58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are diagnosed at an advanced </w:t>
      </w:r>
      <w:r w:rsidRPr="00A43030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stage</w:t>
      </w:r>
      <w:r w:rsidR="00B24F58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are </w:t>
      </w:r>
      <w:r w:rsidR="00B24F58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complicated with multiple lesions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and liver</w:t>
      </w:r>
      <w:r w:rsidR="00B24F58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cirrhosis</w:t>
      </w:r>
      <w:r w:rsidRPr="00A43030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;</w:t>
      </w:r>
      <w:r w:rsidR="00B24F58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173ED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no more than 40% of HCC patients have </w:t>
      </w:r>
      <w:r w:rsidR="00D7703E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the opportunity to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undergo </w:t>
      </w:r>
      <w:r w:rsidR="00D7703E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surgery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b3JuZXI8L0F1dGhvcj48WWVhcj4yMDEyPC9ZZWFyPjxS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</w:fldData>
        </w:fldCha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b3JuZXI8L0F1dGhvcj48WWVhcj4yMDEyPC9ZZWFyPjxS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</w:fldData>
        </w:fldCha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2]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E108108" w14:textId="06AFF513" w:rsidR="00E7066C" w:rsidRPr="00A43030" w:rsidRDefault="000F2808" w:rsidP="00D977F3">
      <w:pPr>
        <w:spacing w:line="360" w:lineRule="auto"/>
        <w:ind w:firstLineChars="100" w:firstLine="240"/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Careful selection of candidates is vital </w:t>
      </w:r>
      <w:r w:rsidR="00A12C20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improv</w:t>
      </w:r>
      <w:r w:rsidR="00A12C20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treatment outcomes. Evaluation of HCC should be referred to multidisciplinary teams that include surgeons, oncologists</w:t>
      </w:r>
      <w:r w:rsidR="00E63029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E63029" w:rsidRPr="00A43030">
        <w:rPr>
          <w:rFonts w:ascii="Book Antiqua" w:hAnsi="Book Antiqua" w:cs="Times New Roman"/>
          <w:color w:val="000000" w:themeColor="text1"/>
          <w:sz w:val="24"/>
          <w:szCs w:val="24"/>
        </w:rPr>
        <w:t>hepatologists</w:t>
      </w:r>
      <w:proofErr w:type="spellEnd"/>
      <w:r w:rsidR="00B80A1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63029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and radiologists. Serum alpha-fetoprotein (AFP) levels have 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been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widely used to diagnose HCC in 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the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early stage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;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however, this test is limited due to its low sensitivity of approximately 25%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TwvQXV0aG9yPjxZZWFyPjIwMTg8L1llYXI+PFJlY051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</w:fldData>
        </w:fldCha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TwvQXV0aG9yPjxZZWFyPjIwMTg8L1llYXI+PFJlY051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</w:fldData>
        </w:fldCha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3]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Contrast-enhanced u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ltrasound</w:t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(CEUS)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imaging</w:t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is useful for HCC diagnosis only when the tumor sites are identified </w:t>
      </w:r>
      <w:r w:rsidR="00B80A14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by</w:t>
      </w:r>
      <w:r w:rsidR="00B80A14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B-mode US</w:t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Kudo&lt;/Author&gt;&lt;Year&gt;2011&lt;/Year&gt;&lt;RecNum&gt;74&lt;/RecNum&gt;&lt;DisplayText&gt;&lt;style face="superscript"&gt;[4]&lt;/style&gt;&lt;/DisplayText&gt;&lt;record&gt;&lt;rec-number&gt;74&lt;/rec-number&gt;&lt;foreign-keys&gt;&lt;key app="EN" db-id="dts02dvzzwx224eawdwp2dt7wev0s5xtp90z" timestamp="1544971723"&gt;74&lt;/key&gt;&lt;/foreign-keys&gt;&lt;ref-type name="Journal Article"&gt;17&lt;/ref-type&gt;&lt;contributors&gt;&lt;authors&gt;&lt;author&gt;Kudo, M.&lt;/author&gt;&lt;/authors&gt;&lt;/contributors&gt;&lt;auth-address&gt;Department of Gastroenterology and Hepatology, Kinki University School of Medicine, Osakasayama, Osaka, Japan. m-kudo@med.kindai.ac.jp&lt;/auth-address&gt;&lt;titles&gt;&lt;title&gt;Diagnostic imaging of hepatocellular carcinoma: recent progress&lt;/title&gt;&lt;secondary-title&gt;Oncology&lt;/secondary-title&gt;&lt;/titles&gt;&lt;periodical&gt;&lt;full-title&gt;Oncology&lt;/full-title&gt;&lt;/periodical&gt;&lt;pages&gt;73-85&lt;/pages&gt;&lt;volume&gt;81 Suppl 1&lt;/volume&gt;&lt;edition&gt;2012/01/11&lt;/edition&gt;&lt;keywords&gt;&lt;keyword&gt;Angiography/methods&lt;/keyword&gt;&lt;keyword&gt;Carcinoma, Hepatocellular/*diagnosis/diagnostic imaging&lt;/keyword&gt;&lt;keyword&gt;Diagnostic Imaging/*methods&lt;/keyword&gt;&lt;keyword&gt;Ferric Compounds&lt;/keyword&gt;&lt;keyword&gt;Gadolinium DTPA&lt;/keyword&gt;&lt;keyword&gt;Humans&lt;/keyword&gt;&lt;keyword&gt;Iron&lt;/keyword&gt;&lt;keyword&gt;Liver Neoplasms/*diagnosis/diagnostic imaging&lt;/keyword&gt;&lt;keyword&gt;Magnetic Resonance Imaging/methods&lt;/keyword&gt;&lt;keyword&gt;Neoplasm Recurrence, Local/diagnosis&lt;/keyword&gt;&lt;keyword&gt;Oxides&lt;/keyword&gt;&lt;keyword&gt;Positron-Emission Tomography/methods&lt;/keyword&gt;&lt;keyword&gt;Tomography, X-Ray Computed/methods&lt;/keyword&gt;&lt;keyword&gt;Ultrasonography, Doppler/methods&lt;/keyword&gt;&lt;/keywords&gt;&lt;dates&gt;&lt;year&gt;2011&lt;/year&gt;&lt;/dates&gt;&lt;isbn&gt;1423-0232 (Electronic)&amp;#xD;0030-2414 (Linking)&lt;/isbn&gt;&lt;accession-num&gt;22212940&lt;/accession-num&gt;&lt;urls&gt;&lt;related-urls&gt;&lt;url&gt;https://www.ncbi.nlm.nih.gov/pubmed/22212940&lt;/url&gt;&lt;/related-urls&gt;&lt;/urls&gt;&lt;electronic-resource-num&gt;10.1159/000333265&lt;/electronic-resource-num&gt;&lt;language&gt;eng&lt;/language&gt;&lt;/record&gt;&lt;/Cite&gt;&lt;/EndNote&gt;</w:instrText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4]</w:t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. C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ontrast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-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enhanced computed tomography (CECT) or </w:t>
      </w:r>
      <w:bookmarkStart w:id="49" w:name="_Hlk12714700"/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magnetic resonance imaging (MRI)</w:t>
      </w:r>
      <w:bookmarkEnd w:id="49"/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are also available for HCC screening, and each has its own advantages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such as multiphase enhancement 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characteristics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CF5723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easy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acqui</w:t>
      </w:r>
      <w:r w:rsidR="00CF5723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sition</w:t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, but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their </w:t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accuracy may be lower when lesions</w:t>
      </w:r>
      <w:r w:rsidRPr="00A43030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re</w:t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smaller than 2 cm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dXB0YTwvQXV0aG9yPjxZZWFyPjIwMTg8L1llYXI+PFJl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</w:fldData>
        </w:fldChar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dXB0YTwvQXV0aG9yPjxZZWFyPjIwMTg8L1llYXI+PFJl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</w:fldData>
        </w:fldChar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5-7]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. </w:t>
      </w:r>
      <w:r w:rsidR="006459D9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Digital a</w:t>
      </w:r>
      <w:r w:rsidR="00C27943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ngiography is </w:t>
      </w:r>
      <w:r w:rsidR="00556589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another </w:t>
      </w:r>
      <w:r w:rsidR="00766DD3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examination method 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that</w:t>
      </w:r>
      <w:r w:rsidR="00556589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can diagnos</w:t>
      </w:r>
      <w:r w:rsidR="00341255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e</w:t>
      </w:r>
      <w:r w:rsidR="00556589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HCC, but it is</w:t>
      </w:r>
      <w:r w:rsidR="006156DD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invasive and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is</w:t>
      </w:r>
      <w:r w:rsidR="00556589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usually 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only </w:t>
      </w:r>
      <w:r w:rsidR="00556589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performed when </w:t>
      </w:r>
      <w:proofErr w:type="spellStart"/>
      <w:r w:rsidR="00556589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transarterial</w:t>
      </w:r>
      <w:proofErr w:type="spellEnd"/>
      <w:r w:rsidR="00556589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treatment is necessary</w:t>
      </w:r>
      <w:r w:rsidR="00556589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fldChar w:fldCharType="begin"/>
      </w:r>
      <w:r w:rsidR="00556589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Kudo&lt;/Author&gt;&lt;Year&gt;2011&lt;/Year&gt;&lt;RecNum&gt;74&lt;/RecNum&gt;&lt;DisplayText&gt;&lt;style face="superscript"&gt;[4]&lt;/style&gt;&lt;/DisplayText&gt;&lt;record&gt;&lt;rec-number&gt;74&lt;/rec-number&gt;&lt;foreign-keys&gt;&lt;key app="EN" db-id="dts02dvzzwx224eawdwp2dt7wev0s5xtp90z" timestamp="1544971723"&gt;74&lt;/key&gt;&lt;/foreign-keys&gt;&lt;ref-type name="Journal Article"&gt;17&lt;/ref-type&gt;&lt;contributors&gt;&lt;authors&gt;&lt;author&gt;Kudo, M.&lt;/author&gt;&lt;/authors&gt;&lt;/contributors&gt;&lt;auth-address&gt;Department of Gastroenterology and Hepatology, Kinki University School of Medicine, Osakasayama, Osaka, Japan. m-kudo@med.kindai.ac.jp&lt;/auth-address&gt;&lt;titles&gt;&lt;title&gt;Diagnostic imaging of hepatocellular carcinoma: recent progress&lt;/title&gt;&lt;secondary-title&gt;Oncology&lt;/secondary-title&gt;&lt;/titles&gt;&lt;periodical&gt;&lt;full-title&gt;Oncology&lt;/full-title&gt;&lt;/periodical&gt;&lt;pages&gt;73-85&lt;/pages&gt;&lt;volume&gt;81 Suppl 1&lt;/volume&gt;&lt;edition&gt;2012/01/11&lt;/edition&gt;&lt;keywords&gt;&lt;keyword&gt;Angiography/methods&lt;/keyword&gt;&lt;keyword&gt;Carcinoma, Hepatocellular/*diagnosis/diagnostic imaging&lt;/keyword&gt;&lt;keyword&gt;Diagnostic Imaging/*methods&lt;/keyword&gt;&lt;keyword&gt;Ferric Compounds&lt;/keyword&gt;&lt;keyword&gt;Gadolinium DTPA&lt;/keyword&gt;&lt;keyword&gt;Humans&lt;/keyword&gt;&lt;keyword&gt;Iron&lt;/keyword&gt;&lt;keyword&gt;Liver Neoplasms/*diagnosis/diagnostic imaging&lt;/keyword&gt;&lt;keyword&gt;Magnetic Resonance Imaging/methods&lt;/keyword&gt;&lt;keyword&gt;Neoplasm Recurrence, Local/diagnosis&lt;/keyword&gt;&lt;keyword&gt;Oxides&lt;/keyword&gt;&lt;keyword&gt;Positron-Emission Tomography/methods&lt;/keyword&gt;&lt;keyword&gt;Tomography, X-Ray Computed/methods&lt;/keyword&gt;&lt;keyword&gt;Ultrasonography, Doppler/methods&lt;/keyword&gt;&lt;/keywords&gt;&lt;dates&gt;&lt;year&gt;2011&lt;/year&gt;&lt;/dates&gt;&lt;isbn&gt;1423-0232 (Electronic)&amp;#xD;0030-2414 (Linking)&lt;/isbn&gt;&lt;accession-num&gt;22212940&lt;/accession-num&gt;&lt;urls&gt;&lt;related-urls&gt;&lt;url&gt;https://www.ncbi.nlm.nih.gov/pubmed/22212940&lt;/url&gt;&lt;/related-urls&gt;&lt;/urls&gt;&lt;electronic-resource-num&gt;10.1159/000333265&lt;/electronic-resource-num&gt;&lt;language&gt;eng&lt;/language&gt;&lt;/record&gt;&lt;/Cite&gt;&lt;/EndNote&gt;</w:instrText>
      </w:r>
      <w:r w:rsidR="00556589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fldChar w:fldCharType="separate"/>
      </w:r>
      <w:r w:rsidR="00556589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  <w:vertAlign w:val="superscript"/>
        </w:rPr>
        <w:t>[4]</w:t>
      </w:r>
      <w:r w:rsidR="00556589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fldChar w:fldCharType="end"/>
      </w:r>
      <w:r w:rsidR="00556589"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Although these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examinations are well utilized by surgeons for preoperative staging, </w:t>
      </w:r>
      <w:r w:rsidR="00B80A14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they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often show only a part of the body and detect morphologic changes </w:t>
      </w:r>
      <w:r w:rsidR="00C60E36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can occur quite slowly in HCC. In addition, </w:t>
      </w:r>
      <w:r w:rsidR="00E13108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these traditional examination techniques cannot</w:t>
      </w:r>
      <w:r w:rsidR="0002641F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13108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detect recurrent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E13108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residual</w:t>
      </w:r>
      <w:r w:rsidR="00B80A14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730DD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or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metastatic lesions</w:t>
      </w:r>
      <w:r w:rsidRPr="00A43030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well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6A32F8BB" w14:textId="27598909" w:rsidR="00E7066C" w:rsidRPr="00A43030" w:rsidRDefault="000F2808" w:rsidP="00D977F3">
      <w:pPr>
        <w:spacing w:line="360" w:lineRule="auto"/>
        <w:ind w:firstLineChars="100" w:firstLine="240"/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Positron-emission tomography (PET) seems to be a more effective and noninvasive modality than traditional radiography techniques</w:t>
      </w:r>
      <w:r w:rsidR="00B80A14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for scanning the whole body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WFvPC9BdXRob3I+PFllYXI+MjAxODwvWWVhcj48UmVj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</w:fldData>
        </w:fldChar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WFvPC9BdXRob3I+PFllYXI+MjAxODwvWWVhcj48UmVj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</w:fldData>
        </w:fldChar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4639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8]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lthough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2-deoxy-2-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luoro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-D-glucose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E84696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E84696"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E84696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PET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has a low sensitivity,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between </w:t>
      </w:r>
      <w:r w:rsidR="0029682B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36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% and 70%, in detecting HCC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b25nPC9BdXRob3I+PFllYXI+MjAxNTwvWWVhcj48UmVj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</w:fldData>
        </w:fldChar>
      </w:r>
      <w:r w:rsidR="00940F54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b25nPC9BdXRob3I+PFllYXI+MjAxNTwvWWVhcj48UmVj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</w:fldData>
        </w:fldChar>
      </w:r>
      <w:r w:rsidR="00940F54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r>
      <w:r w:rsidR="00940F54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Style w:val="fontstyle01"/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9-11]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, the application of PET-CT for diagnosing HCC </w:t>
      </w:r>
      <w:r w:rsidRPr="00A43030">
        <w:rPr>
          <w:rStyle w:val="fontstyle01"/>
          <w:rFonts w:ascii="Book Antiqua" w:eastAsia="等线" w:hAnsi="Book Antiqua" w:cs="Times New Roman"/>
          <w:color w:val="000000" w:themeColor="text1"/>
          <w:sz w:val="24"/>
          <w:szCs w:val="24"/>
        </w:rPr>
        <w:t>has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made great progress in recent years. This review presents an overview of the current status and future prospects of PET for diagnosing HCC.</w:t>
      </w:r>
    </w:p>
    <w:p w14:paraId="407CFC32" w14:textId="77777777" w:rsidR="00E7066C" w:rsidRPr="00A43030" w:rsidRDefault="00E7066C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15E3D0F9" w14:textId="0D01DED3" w:rsidR="00E7066C" w:rsidRPr="00A43030" w:rsidRDefault="00D977F3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RADIOTRACERS</w:t>
      </w:r>
    </w:p>
    <w:p w14:paraId="5FD4ACE2" w14:textId="7A2C587B" w:rsidR="00E7066C" w:rsidRPr="00A43030" w:rsidRDefault="000F2808" w:rsidP="00D977F3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is the most widely used radiotracer for PET-CT;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 has a long half-life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(110 min), the best imaging spatial resolution, and favorable nuclear and chemical propertie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Ametamey&lt;/Author&gt;&lt;Year&gt;2008&lt;/Year&gt;&lt;RecNum&gt;140&lt;/RecNum&gt;&lt;DisplayText&gt;&lt;style face="superscript"&gt;[12]&lt;/style&gt;&lt;/DisplayText&gt;&lt;record&gt;&lt;rec-number&gt;140&lt;/rec-number&gt;&lt;foreign-keys&gt;&lt;key app="EN" db-id="dts02dvzzwx224eawdwp2dt7wev0s5xtp90z" timestamp="1546791010"&gt;140&lt;/key&gt;&lt;/foreign-keys&gt;&lt;ref-type name="Journal Article"&gt;17&lt;/ref-type&gt;&lt;contributors&gt;&lt;authors&gt;&lt;author&gt;Ametamey, S. M.&lt;/author&gt;&lt;author&gt;Honer, M.&lt;/author&gt;&lt;author&gt;Schubiger, P. A.&lt;/author&gt;&lt;/authors&gt;&lt;/contributors&gt;&lt;auth-address&gt;Center for Radiopharmaceutical Science of ETH, PSI and USZ, Department of Chemistry and Applied Biosciences of ETH, CH-8093 Zurich, Switzerland. simon.ametamey@pharma.ethz.ch&lt;/auth-address&gt;&lt;titles&gt;&lt;title&gt;Molecular imaging with PET&lt;/title&gt;&lt;secondary-title&gt;Chem Rev&lt;/secondary-title&gt;&lt;/titles&gt;&lt;periodical&gt;&lt;full-title&gt;Chem Rev&lt;/full-title&gt;&lt;/periodical&gt;&lt;pages&gt;1501-16&lt;/pages&gt;&lt;volume&gt;108&lt;/volume&gt;&lt;number&gt;5&lt;/number&gt;&lt;edition&gt;2008/04/23&lt;/edition&gt;&lt;keywords&gt;&lt;keyword&gt;Animals&lt;/keyword&gt;&lt;keyword&gt;Central Nervous System/chemistry/metabolism&lt;/keyword&gt;&lt;keyword&gt;Humans&lt;/keyword&gt;&lt;keyword&gt;Molecular Probe Techniques&lt;/keyword&gt;&lt;keyword&gt;Positron-Emission Tomography/*methods&lt;/keyword&gt;&lt;keyword&gt;Radioisotopes&lt;/keyword&gt;&lt;/keywords&gt;&lt;dates&gt;&lt;year&gt;2008&lt;/year&gt;&lt;pub-dates&gt;&lt;date&gt;May&lt;/date&gt;&lt;/pub-dates&gt;&lt;/dates&gt;&lt;isbn&gt;1520-6890 (Electronic)&amp;#xD;0009-2665 (Linking)&lt;/isbn&gt;&lt;accession-num&gt;18426240&lt;/accession-num&gt;&lt;urls&gt;&lt;related-urls&gt;&lt;url&gt;https://www.ncbi.nlm.nih.gov/pubmed/18426240&lt;/url&gt;&lt;/related-urls&gt;&lt;/urls&gt;&lt;electronic-resource-num&gt;10.1021/cr0782426&lt;/electronic-resource-num&gt;&lt;language&gt;eng&lt;/language&gt;&lt;/record&gt;&lt;/Cite&gt;&lt;/EndNote&gt;</w:instrTex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2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is a radiolabeled glucose analog in which the positron emitter radioactive isotop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 replaces the hydroxyl group at the C2 position in the glucose molecule.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is transported across the cell membrane by glucose transporters (GLUTs); in HCC</w:t>
      </w:r>
      <w:r w:rsidR="008B5026" w:rsidRPr="00A4303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LUT1, GLUT3</w:t>
      </w:r>
      <w:r w:rsidR="00E533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, more recently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LUT</w:t>
      </w:r>
      <w:r w:rsidR="00D379B5" w:rsidRPr="00A43030">
        <w:rPr>
          <w:rFonts w:ascii="Book Antiqua" w:hAnsi="Book Antiqua" w:cs="Times New Roman"/>
          <w:color w:val="000000" w:themeColor="text1"/>
          <w:sz w:val="24"/>
          <w:szCs w:val="24"/>
        </w:rPr>
        <w:t>1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2, have been associated with the transport of this radiopharmaceutical into cancer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cells. </w:t>
      </w:r>
      <w:bookmarkStart w:id="50" w:name="_Hlk12783108"/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Multidrug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istance (MDR)</w:t>
      </w:r>
      <w:r w:rsidR="004D6EB1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34C4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the ability of tumor cells to become resistant to different drugs and represents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534C43" w:rsidRPr="00A43030">
        <w:rPr>
          <w:rFonts w:ascii="Book Antiqua" w:hAnsi="Book Antiqua" w:cs="Times New Roman"/>
          <w:color w:val="000000" w:themeColor="text1"/>
          <w:sz w:val="24"/>
          <w:szCs w:val="24"/>
        </w:rPr>
        <w:t>major barrier to successful treatments.</w:t>
      </w:r>
      <w:r w:rsidR="00B67791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overexpression of MDR proteins is thought to b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B67791" w:rsidRPr="00A43030">
        <w:rPr>
          <w:rFonts w:ascii="Book Antiqua" w:hAnsi="Book Antiqua" w:cs="Times New Roman"/>
          <w:color w:val="000000" w:themeColor="text1"/>
          <w:sz w:val="24"/>
          <w:szCs w:val="24"/>
        </w:rPr>
        <w:t>major obstacle to successful chemotherapy in various cancer types, including HCC.</w:t>
      </w:r>
      <w:r w:rsidR="00E93EB7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B756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udies have shown that cells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at</w:t>
      </w:r>
      <w:r w:rsidR="009B756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sent increased MDR</w:t>
      </w:r>
      <w:r w:rsidR="00E7517D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protein</w:t>
      </w:r>
      <w:r w:rsidR="009B756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pression exhibit lower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accumulation</w:t>
      </w:r>
      <w:bookmarkEnd w:id="50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cml0bzwvQXV0aG9yPjxZZWFyPjIwMTQ8L1llYXI+PFJl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cml0bzwvQXV0aG9yPjxZZWFyPjIwMTQ8L1llYXI+PFJl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3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n intracellular terms,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is phosphorylated by hexokinase II to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-6-phosphate, which cannot be metabolized in the glycolytic pathway and accumulates in metabolically active cells.</w:t>
      </w:r>
    </w:p>
    <w:p w14:paraId="7CF93E6D" w14:textId="1BCDF55C" w:rsidR="00E7066C" w:rsidRPr="00A43030" w:rsidRDefault="000F2808" w:rsidP="00D977F3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labeled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mino acids and peptides have potential application value for PET imaging in HCC or other tumor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lvdGVsbGlzPC9BdXRob3I+PFllYXI+MjAxNDwvWWVh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lvdGVsbGlzPC9BdXRob3I+PFllYXI+MjAxNDwvWWVh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4-18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Sun </w:t>
      </w:r>
      <w:r w:rsidRPr="00D977F3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et al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dW48L0F1dGhvcj48WWVhcj4yMDE3PC9ZZWFyPjxSZWNO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dW48L0F1dGhvcj48WWVhcj4yMDE3PC9ZZWFyPjxSZWNO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9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ynthesized </w:t>
      </w:r>
      <w:r w:rsidRPr="00A43030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N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-(2-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luoropropionyl)-L-glutamate (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PGLU), and the radiochemical purity was higher than 95%</w:t>
      </w:r>
      <w:r w:rsidR="009C0B85" w:rsidRPr="00A4303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a specific activity of 30-40 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GBq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μmol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lthough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novel tracer showed good tumor-to-background contrast and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good</w:t>
      </w:r>
      <w:r w:rsidR="00D320E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ability </w:t>
      </w:r>
      <w:r w:rsidRPr="00ED687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in vitro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PGLU was metabolically </w:t>
      </w:r>
      <w:r w:rsidR="00E93EB7" w:rsidRPr="00A43030">
        <w:rPr>
          <w:rFonts w:ascii="Book Antiqua" w:hAnsi="Book Antiqua" w:cs="Times New Roman"/>
          <w:color w:val="000000" w:themeColor="text1"/>
          <w:sz w:val="24"/>
          <w:szCs w:val="24"/>
        </w:rPr>
        <w:t>un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able in plasma, </w:t>
      </w:r>
      <w:r w:rsidR="00AE51AA" w:rsidRPr="00A43030">
        <w:rPr>
          <w:rFonts w:ascii="Book Antiqua" w:hAnsi="Book Antiqua" w:cs="Times New Roman"/>
          <w:color w:val="000000" w:themeColor="text1"/>
          <w:sz w:val="24"/>
          <w:szCs w:val="24"/>
        </w:rPr>
        <w:t>urine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, and</w:t>
      </w:r>
      <w:r w:rsidR="00AE51A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umor tissue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Hu&lt;/Author&gt;&lt;Year&gt;2014&lt;/Year&gt;&lt;RecNum&gt;139&lt;/RecNum&gt;&lt;DisplayText&gt;&lt;style face="superscript"&gt;[20]&lt;/style&gt;&lt;/DisplayText&gt;&lt;record&gt;&lt;rec-number&gt;139&lt;/rec-number&gt;&lt;foreign-keys&gt;&lt;key app="EN" db-id="dts02dvzzwx224eawdwp2dt7wev0s5xtp90z" timestamp="1546790354"&gt;139&lt;/key&gt;&lt;/foreign-keys&gt;&lt;ref-type name="Journal Article"&gt;17&lt;/ref-type&gt;&lt;contributors&gt;&lt;authors&gt;&lt;author&gt;Hu, KZ 1&lt;/author&gt;&lt;author&gt;Tang, GH 1&lt;/author&gt;&lt;/authors&gt;&lt;/contributors&gt;&lt;auth-address&gt;;[ 1 ] Sun Yat Sen Univ, Nucl Med, Guangzhou 510275, Guangdong, Peoples R China&lt;/auth-address&gt;&lt;titles&gt;&lt;title&gt;Radiosynthesis and biological evaluation of N-[18F]labeled glutamic acid as tumor metabolic imaging tracer&lt;/title&gt;&lt;secondary-title&gt;JOURNAL OF NUCLEAR MEDICINE&lt;/secondary-title&gt;&lt;/titles&gt;&lt;periodical&gt;&lt;full-title&gt;JOURNAL OF NUCLEAR MEDICINE&lt;/full-title&gt;&lt;/periodical&gt;&lt;pages&gt;e93262&lt;/pages&gt;&lt;volume&gt;9&lt;/volume&gt;&lt;number&gt;3&lt;/number&gt;&lt;dates&gt;&lt;year&gt;2014&lt;/year&gt;&lt;/dates&gt;&lt;urls&gt;&lt;/urls&gt;&lt;custom2&gt;24681642&lt;/custom2&gt;&lt;electronic-resource-num&gt;10.1371/journal.pone.0093262&lt;/electronic-resource-num&gt;&lt;remote-database-provider&gt;&lt;style face="normal" font="default" charset="134" size="100%"&gt;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>超星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>&lt;/style&gt;&lt;/remote-database-provider&gt;&lt;/record&gt;&lt;/Cite&gt;&lt;/EndNote&gt;</w:instrTex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0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00DCE41F" w14:textId="30EADB6A" w:rsidR="00E7066C" w:rsidRPr="00A43030" w:rsidRDefault="000F2808" w:rsidP="00D977F3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luorocholine is another radiotracer used in PET imaging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that radiolabel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phosphocholine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e major metabolite in cancer cells that is responsible for choline uptake and has a steady distribution that is available within 10 min,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demonstrating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high sensitivit</w:t>
      </w:r>
      <w:r w:rsidR="00FD17F6" w:rsidRPr="00A43030">
        <w:rPr>
          <w:rFonts w:ascii="Book Antiqua" w:hAnsi="Book Antiqua" w:cs="Times New Roman"/>
          <w:color w:val="000000" w:themeColor="text1"/>
          <w:sz w:val="24"/>
          <w:szCs w:val="24"/>
        </w:rPr>
        <w:t>ie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89% for hepatic HCC and 100% for extrahepatic HCC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aWV6ZTwvQXV0aG9yPjxZZWFyPjIwMTQ8L1llYXI+PFJl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aWV6ZTwvQXV0aG9yPjxZZWFyPjIwMTQ8L1llYXI+PFJl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1,22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lthough th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labeled metabolite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e not able to be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synthesized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every medical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center, they still perform better than other radiolabels</w:t>
      </w:r>
      <w:r w:rsidR="00E533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974DE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diagnosing HCC.</w:t>
      </w:r>
    </w:p>
    <w:p w14:paraId="35282AF1" w14:textId="603844BE" w:rsidR="00E7066C" w:rsidRPr="00A43030" w:rsidRDefault="000F2808" w:rsidP="00D977F3">
      <w:pPr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Other promising radiopharmaceuticals currently used in PET-CT include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</w:t>
      </w:r>
      <w:r w:rsidR="00AF65C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labeled acetate </w:t>
      </w:r>
      <w:r w:rsidR="00936FF0" w:rsidRPr="00A43030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936FF0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936FF0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-ACT)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d 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-labeled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holine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(</w:t>
      </w:r>
      <w:r w:rsidR="00936FF0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936FF0" w:rsidRPr="00A43030">
        <w:rPr>
          <w:rFonts w:ascii="Book Antiqua" w:hAnsi="Book Antiqua" w:cs="Times New Roman"/>
          <w:color w:val="000000" w:themeColor="text1"/>
          <w:sz w:val="24"/>
          <w:szCs w:val="24"/>
        </w:rPr>
        <w:t>C-CHOL)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ZW56ZWw8L0F1dGhvcj48WWVhcj4yMDEzPC9ZZWFyPjxS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=
</w:fldData>
        </w:fldCha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ZW56ZWw8L0F1dGhvcj48WWVhcj4yMDEzPC9ZZWFyPjxS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=
</w:fldData>
        </w:fldCha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23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-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CT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is a radiopharmaceutical that is widely used in the imaging of </w:t>
      </w:r>
      <w:r w:rsidR="00AE51A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CC,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primary brain tumors,</w:t>
      </w:r>
      <w:r w:rsidR="00AE51A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carcinoid tumors,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prostate adenocarcinoma,</w:t>
      </w:r>
      <w:r w:rsidR="00AE51A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nd transitional cell carcinoma</w:t>
      </w:r>
      <w:r w:rsidR="000A7167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/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Song&lt;/Author&gt;&lt;Year&gt;2009&lt;/Year&gt;&lt;RecNum&gt;97&lt;/RecNum&gt;&lt;DisplayText&gt;&lt;style face="superscript"&gt;[24]&lt;/style&gt;&lt;/DisplayText&gt;&lt;record&gt;&lt;rec-number&gt;97&lt;/rec-number&gt;&lt;foreign-keys&gt;&lt;key app="EN" db-id="dts02dvzzwx224eawdwp2dt7wev0s5xtp90z" timestamp="1544971723"&gt;97&lt;/key&gt;&lt;/foreign-keys&gt;&lt;ref-type name="Journal Article"&gt;17&lt;/ref-type&gt;&lt;contributors&gt;&lt;authors&gt;&lt;author&gt;Song, W. S.&lt;/author&gt;&lt;author&gt;Nielson, B. R.&lt;/author&gt;&lt;author&gt;Banks, K. P.&lt;/author&gt;&lt;author&gt;Bradley, Y. C.&lt;/author&gt;&lt;/authors&gt;&lt;/contributors&gt;&lt;auth-address&gt;Department of Radiology and Nuclear Medicine, Brooke Army Medical Center, Fort Sam Houston, Texas 78234, USA.&lt;/auth-address&gt;&lt;titles&gt;&lt;title&gt;Normal organ standard uptake values in carbon-11 acetate PET imaging&lt;/title&gt;&lt;secondary-title&gt;Nucl Med Commun&lt;/secondary-title&gt;&lt;/titles&gt;&lt;periodical&gt;&lt;full-title&gt;Nucl Med Commun&lt;/full-title&gt;&lt;/periodical&gt;&lt;pages&gt;462-5&lt;/pages&gt;&lt;volume&gt;30&lt;/volume&gt;&lt;number&gt;6&lt;/number&gt;&lt;edition&gt;2009/04/10&lt;/edition&gt;&lt;keywords&gt;&lt;keyword&gt;Acetates/chemistry/*pharmacokinetics&lt;/keyword&gt;&lt;keyword&gt;Adult&lt;/keyword&gt;&lt;keyword&gt;Aged&lt;/keyword&gt;&lt;keyword&gt;Aged, 80 and over&lt;/keyword&gt;&lt;keyword&gt;Carbon Radioisotopes/pharmacokinetics&lt;/keyword&gt;&lt;keyword&gt;Carcinoma, Hepatocellular/diagnostic imaging/metabolism&lt;/keyword&gt;&lt;keyword&gt;Diffusion&lt;/keyword&gt;&lt;keyword&gt;Female&lt;/keyword&gt;&lt;keyword&gt;Humans&lt;/keyword&gt;&lt;keyword&gt;Male&lt;/keyword&gt;&lt;keyword&gt;Middle Aged&lt;/keyword&gt;&lt;keyword&gt;*Positron-Emission Tomography/standards&lt;/keyword&gt;&lt;keyword&gt;Radiopharmaceuticals/chemistry/pharmacokinetics&lt;/keyword&gt;&lt;keyword&gt;Reference Values&lt;/keyword&gt;&lt;keyword&gt;Sensitivity and Specificity&lt;/keyword&gt;&lt;keyword&gt;Tomography, X-Ray Computed&lt;/keyword&gt;&lt;/keywords&gt;&lt;dates&gt;&lt;year&gt;2009&lt;/year&gt;&lt;pub-dates&gt;&lt;date&gt;Jun&lt;/date&gt;&lt;/pub-dates&gt;&lt;/dates&gt;&lt;isbn&gt;1473-5628 (Electronic)&amp;#xD;0143-3636 (Linking)&lt;/isbn&gt;&lt;accession-num&gt;19357549&lt;/accession-num&gt;&lt;urls&gt;&lt;related-urls&gt;&lt;url&gt;https://www.ncbi.nlm.nih.gov/pubmed/19357549&lt;/url&gt;&lt;/related-urls&gt;&lt;/urls&gt;&lt;electronic-resource-num&gt;10.1097/MNM.0b013e32832aa7ce&lt;/electronic-resource-num&gt;&lt;language&gt;eng&lt;/language&gt;&lt;/record&gt;&lt;/Cite&gt;&lt;/EndNote&gt;</w:instrText>
      </w:r>
      <w:r w:rsidR="000A7167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24]</w:t>
      </w:r>
      <w:r w:rsidR="000A7167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="000A7167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 As a substrate,</w:t>
      </w:r>
      <w:r w:rsidR="000A7167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 xml:space="preserve"> </w:t>
      </w:r>
      <w:r w:rsidR="00FB328E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FB328E" w:rsidRPr="00A43030">
        <w:rPr>
          <w:rFonts w:ascii="Book Antiqua" w:hAnsi="Book Antiqua" w:cs="Times New Roman"/>
          <w:color w:val="000000" w:themeColor="text1"/>
          <w:sz w:val="24"/>
          <w:szCs w:val="24"/>
        </w:rPr>
        <w:t>C-ACT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enters the Krebs cycle for β-oxidation in fatty acid synthase (FASN) and cholesterol synthesis</w:t>
      </w:r>
      <w:r w:rsidR="000A7167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 F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tty acid synthesis is </w:t>
      </w:r>
      <w:r w:rsidR="000A7167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ought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o be the </w:t>
      </w:r>
      <w:r w:rsidR="000A7167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key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factor for the uptake of </w:t>
      </w:r>
      <w:bookmarkStart w:id="51" w:name="OLE_LINK5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-</w:t>
      </w:r>
      <w:bookmarkEnd w:id="51"/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CT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by liver </w:t>
      </w:r>
      <w:r w:rsidR="00483A5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neoplasm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Increased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-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CT </w:t>
      </w:r>
      <w:r w:rsidR="005E71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uptake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is often considered to reflect the increased </w:t>
      </w:r>
      <w:r w:rsidRPr="004219E1">
        <w:rPr>
          <w:rFonts w:ascii="Book Antiqua" w:eastAsia="宋体" w:hAnsi="Book Antiqua" w:cs="Times New Roman"/>
          <w:i/>
          <w:color w:val="000000" w:themeColor="text1"/>
          <w:sz w:val="24"/>
          <w:szCs w:val="24"/>
        </w:rPr>
        <w:t>de novo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lipogenesis rate and to be associated with increased FASN expression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YXJrPC9BdXRob3I+PFllYXI+MjAwODwvWWVhcj48UmVj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</w:fldData>
        </w:fldCha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YXJrPC9BdXRob3I+PFllYXI+MjAwODwvWWVhcj48UmVj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</w:fldData>
        </w:fldCha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25,26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Unlik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,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-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CT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mainly reflects the growth activity of tumor cells and may </w:t>
      </w:r>
      <w:r w:rsidR="00AE2959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rovide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 complementary role to conventional radiotracer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/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Hwang&lt;/Author&gt;&lt;Year&gt;2009&lt;/Year&gt;&lt;RecNum&gt;98&lt;/RecNum&gt;&lt;DisplayText&gt;&lt;style face="superscript"&gt;[27]&lt;/style&gt;&lt;/DisplayText&gt;&lt;record&gt;&lt;rec-number&gt;98&lt;/rec-number&gt;&lt;foreign-keys&gt;&lt;key app="EN" db-id="dts02dvzzwx224eawdwp2dt7wev0s5xtp90z" timestamp="1544971723"&gt;98&lt;/key&gt;&lt;/foreign-keys&gt;&lt;ref-type name="Journal Article"&gt;17&lt;/ref-type&gt;&lt;contributors&gt;&lt;authors&gt;&lt;author&gt;Hwang, K. H.&lt;/author&gt;&lt;author&gt;Choi, D. J.&lt;/author&gt;&lt;author&gt;Lee, S. Y.&lt;/author&gt;&lt;author&gt;Lee, M. K.&lt;/author&gt;&lt;author&gt;Choe, W.&lt;/author&gt;&lt;/authors&gt;&lt;/contributors&gt;&lt;auth-address&gt;Department of Nuclear Medicine, The Gachon University Gil Medical Center, 1198, Guwol-dong, Namdong-gu, Incheon 405-760, Korea. forrest88@hanmail.net&lt;/auth-address&gt;&lt;titles&gt;&lt;title&gt;Evaluation of patients with hepatocellular carcinomas using [(11)C]acetate and [(18)F]FDG PET/CT: A preliminary study&lt;/title&gt;&lt;secondary-title&gt;Appl Radiat Isot&lt;/secondary-title&gt;&lt;/titles&gt;&lt;periodical&gt;&lt;full-title&gt;Appl Radiat Isot&lt;/full-title&gt;&lt;/periodical&gt;&lt;pages&gt;1195-8&lt;/pages&gt;&lt;volume&gt;67&lt;/volume&gt;&lt;number&gt;7-8&lt;/number&gt;&lt;edition&gt;2009/04/04&lt;/edition&gt;&lt;keywords&gt;&lt;keyword&gt;*Acetates/pharmacokinetics&lt;/keyword&gt;&lt;keyword&gt;Adult&lt;/keyword&gt;&lt;keyword&gt;*Carbon Radioisotopes/pharmacokinetics&lt;/keyword&gt;&lt;keyword&gt;Carcinoma, Hepatocellular/*diagnostic imaging&lt;/keyword&gt;&lt;keyword&gt;Female&lt;/keyword&gt;&lt;keyword&gt;*Fluorodeoxyglucose F18/pharmacokinetics&lt;/keyword&gt;&lt;keyword&gt;Humans&lt;/keyword&gt;&lt;keyword&gt;Male&lt;/keyword&gt;&lt;keyword&gt;Middle Aged&lt;/keyword&gt;&lt;keyword&gt;Positron-Emission Tomography/*methods/standards&lt;/keyword&gt;&lt;keyword&gt;Radiopharmaceuticals/pharmacokinetics&lt;/keyword&gt;&lt;keyword&gt;Sensitivity and Specificity&lt;/keyword&gt;&lt;/keywords&gt;&lt;dates&gt;&lt;year&gt;2009&lt;/year&gt;&lt;pub-dates&gt;&lt;date&gt;Jul-Aug&lt;/date&gt;&lt;/pub-dates&gt;&lt;/dates&gt;&lt;isbn&gt;1872-9800 (Electronic)&amp;#xD;0969-8043 (Linking)&lt;/isbn&gt;&lt;accession-num&gt;19342249&lt;/accession-num&gt;&lt;urls&gt;&lt;related-urls&gt;&lt;url&gt;https://www.ncbi.nlm.nih.gov/pubmed/19342249&lt;/url&gt;&lt;/related-urls&gt;&lt;/urls&gt;&lt;electronic-resource-num&gt;10.1016/j.apradiso.2009.02.011&lt;/electronic-resource-num&gt;&lt;language&gt;eng&lt;/language&gt;&lt;/record&gt;&lt;/Cite&gt;&lt;/EndNote&gt;</w:instrTex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27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</w:p>
    <w:p w14:paraId="6104236F" w14:textId="3CF02D60" w:rsidR="00E7066C" w:rsidRPr="00A43030" w:rsidRDefault="00936FF0" w:rsidP="00D977F3">
      <w:pPr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C-</w:t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OL is a precursor for 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hospholipid </w:t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t>synthesis</w:t>
      </w:r>
      <w:r w:rsidR="00527A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55D12" w:rsidRPr="00A43030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="00D55D12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 </w:t>
      </w:r>
      <w:r w:rsidR="00527AFF" w:rsidRPr="00A43030">
        <w:rPr>
          <w:rFonts w:ascii="Book Antiqua" w:hAnsi="Book Antiqua" w:cs="Times New Roman"/>
          <w:color w:val="000000" w:themeColor="text1"/>
          <w:sz w:val="24"/>
          <w:szCs w:val="24"/>
        </w:rPr>
        <w:t>membrane</w:t>
      </w:r>
      <w:r w:rsidR="000F2808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.</w:t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66F68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766F68" w:rsidRPr="00A43030">
        <w:rPr>
          <w:rFonts w:ascii="Book Antiqua" w:hAnsi="Book Antiqua" w:cs="Times New Roman"/>
          <w:color w:val="000000" w:themeColor="text1"/>
          <w:sz w:val="24"/>
          <w:szCs w:val="24"/>
        </w:rPr>
        <w:t>C-</w:t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OL has a high </w:t>
      </w:r>
      <w:r w:rsidR="00766F6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T signal </w:t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766F6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ver </w:t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umor cells </w:t>
      </w:r>
      <w:r w:rsidR="00766F68" w:rsidRPr="00A43030">
        <w:rPr>
          <w:rFonts w:ascii="Book Antiqua" w:hAnsi="Book Antiqua" w:cs="Times New Roman"/>
          <w:color w:val="000000" w:themeColor="text1"/>
          <w:sz w:val="24"/>
          <w:szCs w:val="24"/>
        </w:rPr>
        <w:t>due to the</w:t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66F6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creased activities of </w:t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t>choline transporter and choline kinase</w:t>
      </w:r>
      <w:r w:rsidR="000F2808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.</w:t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F2808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In</w:t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ddition, </w:t>
      </w:r>
      <w:r w:rsidR="002D3889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CC </w:t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t>foci gained a better tumor-to-background contrast with CHOL</w:t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2x0aGFtbWVyPC9BdXRob3I+PFllYXI+MjAxMTwvWWVh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2x0aGFtbWVyPC9BdXRob3I+PFllYXI+MjAxMTwvWWVh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8,29]</w:t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F280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Nevertheless, </w:t>
      </w:r>
      <w:r w:rsidR="00C4648F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C4648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 has a short half-life of 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pproximately</w:t>
      </w:r>
      <w:r w:rsidR="00D55D1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C4648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20 min,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</w:t>
      </w:r>
      <w:r w:rsidR="00C4648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use of 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-labeled tracers is limited </w:t>
      </w:r>
      <w:r w:rsidR="002E5A1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based on</w:t>
      </w:r>
      <w:r w:rsidR="00BD6D0C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ccess to an on-s</w:t>
      </w:r>
      <w:r w:rsidR="00744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ite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cyclotron, whereas 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F has a longer half-life than 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/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Kolthammer&lt;/Author&gt;&lt;Year&gt;2011&lt;/Year&gt;&lt;RecNum&gt;82&lt;/RecNum&gt;&lt;DisplayText&gt;&lt;style face="superscript"&gt;[28]&lt;/style&gt;&lt;/DisplayText&gt;&lt;record&gt;&lt;rec-number&gt;82&lt;/rec-number&gt;&lt;foreign-keys&gt;&lt;key app="EN" db-id="dts02dvzzwx224eawdwp2dt7wev0s5xtp90z" timestamp="1544971723"&gt;82&lt;/key&gt;&lt;/foreign-keys&gt;&lt;ref-type name="Journal Article"&gt;17&lt;/ref-type&gt;&lt;contributors&gt;&lt;authors&gt;&lt;author&gt;Kolthammer, J. A.&lt;/author&gt;&lt;author&gt;Corn, D. J.&lt;/author&gt;&lt;author&gt;Tenley, N.&lt;/author&gt;&lt;author&gt;Wu, C.&lt;/author&gt;&lt;author&gt;Tian, H.&lt;/author&gt;&lt;author&gt;Wang, Y.&lt;/author&gt;&lt;author&gt;Lee, Z.&lt;/author&gt;&lt;/authors&gt;&lt;/contributors&gt;&lt;auth-address&gt;Department of Biomedical Engineering, Case Western Reserve University, Cleveland, OH 44106-7207, USA. jeffrey.kolthammer@case.edu&lt;/auth-address&gt;&lt;titles&gt;&lt;title&gt;PET imaging of hepatocellular carcinoma with 18F-fluoroethylcholine and 11C-choline&lt;/title&gt;&lt;secondary-title&gt;Eur J Nucl Med Mol Imaging&lt;/secondary-title&gt;&lt;/titles&gt;&lt;periodical&gt;&lt;full-title&gt;Eur J Nucl Med Mol Imaging&lt;/full-title&gt;&lt;/periodical&gt;&lt;pages&gt;1248-56&lt;/pages&gt;&lt;volume&gt;38&lt;/volume&gt;&lt;number&gt;7&lt;/number&gt;&lt;edition&gt;2011/02/24&lt;/edition&gt;&lt;keywords&gt;&lt;keyword&gt;Animals&lt;/keyword&gt;&lt;keyword&gt;Biological Transport&lt;/keyword&gt;&lt;keyword&gt;Carbon Radioisotopes&lt;/keyword&gt;&lt;keyword&gt;Carcinoma, Hepatocellular/*diagnostic imaging/metabolism&lt;/keyword&gt;&lt;keyword&gt;Choline/*analogs &amp;amp; derivatives/metabolism&lt;/keyword&gt;&lt;keyword&gt;Fasting&lt;/keyword&gt;&lt;keyword&gt;Humans&lt;/keyword&gt;&lt;keyword&gt;Liver Neoplasms/*diagnostic imaging/metabolism&lt;/keyword&gt;&lt;keyword&gt;Marmota&lt;/keyword&gt;&lt;keyword&gt;Positron-Emission Tomography/*methods&lt;/keyword&gt;&lt;/keywords&gt;&lt;dates&gt;&lt;year&gt;2011&lt;/year&gt;&lt;pub-dates&gt;&lt;date&gt;Jul&lt;/date&gt;&lt;/pub-dates&gt;&lt;/dates&gt;&lt;isbn&gt;1619-7089 (Electronic)&amp;#xD;1619-7070 (Linking)&lt;/isbn&gt;&lt;accession-num&gt;21344223&lt;/accession-num&gt;&lt;urls&gt;&lt;related-urls&gt;&lt;url&gt;https://www.ncbi.nlm.nih.gov/pubmed/21344223&lt;/url&gt;&lt;/related-urls&gt;&lt;/urls&gt;&lt;electronic-resource-num&gt;10.1007/s00259-011-1743-y&lt;/electronic-resource-num&gt;&lt;language&gt;eng&lt;/language&gt;&lt;/record&gt;&lt;/Cite&gt;&lt;/EndNote&gt;</w:instrTex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28]</w:t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="000F280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</w:p>
    <w:p w14:paraId="76D05464" w14:textId="60D9EB3B" w:rsidR="00E7066C" w:rsidRPr="00A43030" w:rsidRDefault="000F2808" w:rsidP="00D977F3">
      <w:pPr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other alternative tracer is the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68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Ga-labeled 1,4,7,10-tetraazacyclododecane-1,4,7,10-tetraacetic acid (DOTA) conjugate of serum albumin or peptides. With an appropriate physical half-life (</w:t>
      </w:r>
      <w:r w:rsidR="00E64C5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68 min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) and good blood clearance,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68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Ga-DOTA may be a potential radiotracer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for use in imaging HCC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b2ZmZW5kPC9BdXRob3I+PFllYXI+MjAwNTwvWWVhcj48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</w:fldData>
        </w:fldCha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b2ZmZW5kPC9BdXRob3I+PFllYXI+MjAwNTwvWWVhcj48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</w:fldData>
        </w:fldCha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30,31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</w:t>
      </w:r>
      <w:r w:rsidR="009B798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ud</w:t>
      </w:r>
      <w:r w:rsidR="009B798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ie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ave shown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at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68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Ga-DOTA has a higher sensitivity than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F-DOTA, as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68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Ga-DOTA </w:t>
      </w:r>
      <w:r w:rsidR="00CD17A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had a</w:t>
      </w:r>
      <w:r w:rsidR="00CD17AF"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 </w:t>
      </w:r>
      <w:r w:rsidR="00CD17A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greater PET uptake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an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-FDG</w:t>
      </w:r>
      <w:r w:rsidR="00E53389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in low-grade </w:t>
      </w:r>
      <w:r w:rsidR="008F5EB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neuroendocrine</w:t>
      </w:r>
      <w:r w:rsidR="00CD17A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umor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/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Jadvar&lt;/Author&gt;&lt;Year&gt;2012&lt;/Year&gt;&lt;RecNum&gt;72&lt;/RecNum&gt;&lt;DisplayText&gt;&lt;style face="superscript"&gt;[29]&lt;/style&gt;&lt;/DisplayText&gt;&lt;record&gt;&lt;rec-number&gt;72&lt;/rec-number&gt;&lt;foreign-keys&gt;&lt;key app="EN" db-id="dts02dvzzwx224eawdwp2dt7wev0s5xtp90z" timestamp="1544971723"&gt;72&lt;/key&gt;&lt;/foreign-keys&gt;&lt;ref-type name="Journal Article"&gt;17&lt;/ref-type&gt;&lt;contributors&gt;&lt;authors&gt;&lt;author&gt;Jadvar, H.&lt;/author&gt;&lt;/authors&gt;&lt;/contributors&gt;&lt;auth-address&gt;Division of Nuclear Medicine, Department of Radiology, Keck School of Medicine of USC, University of Southern California, Los Angeles, CA 90033, USA. jadvar@usc.edu&lt;/auth-address&gt;&lt;titles&gt;&lt;title&gt;Hepatocellular carcinoma and gastroenteropancreatic neuroendocrine tumors: potential role of other positron emission tomography radiotracers&lt;/title&gt;&lt;secondary-title&gt;Semin Nucl Med&lt;/secondary-title&gt;&lt;/titles&gt;&lt;periodical&gt;&lt;full-title&gt;Semin Nucl Med&lt;/full-title&gt;&lt;/periodical&gt;&lt;pages&gt;247-54&lt;/pages&gt;&lt;volume&gt;42&lt;/volume&gt;&lt;number&gt;4&lt;/number&gt;&lt;edition&gt;2012/06/12&lt;/edition&gt;&lt;keywords&gt;&lt;keyword&gt;Animals&lt;/keyword&gt;&lt;keyword&gt;Carcinoma, Hepatocellular/*diagnostic imaging&lt;/keyword&gt;&lt;keyword&gt;Fluorodeoxyglucose F18&lt;/keyword&gt;&lt;keyword&gt;Humans&lt;/keyword&gt;&lt;keyword&gt;Intestinal Neoplasms/*diagnostic imaging&lt;/keyword&gt;&lt;keyword&gt;Liver Neoplasms/*diagnostic imaging&lt;/keyword&gt;&lt;keyword&gt;Neuroendocrine Tumors/*diagnostic imaging&lt;/keyword&gt;&lt;keyword&gt;Pancreatic Neoplasms/*diagnostic imaging&lt;/keyword&gt;&lt;keyword&gt;Positron-Emission Tomography/*methods&lt;/keyword&gt;&lt;keyword&gt;*Radioactive Tracers&lt;/keyword&gt;&lt;keyword&gt;Stomach Neoplasms/*diagnostic imaging&lt;/keyword&gt;&lt;/keywords&gt;&lt;dates&gt;&lt;year&gt;2012&lt;/year&gt;&lt;pub-dates&gt;&lt;date&gt;Jul&lt;/date&gt;&lt;/pub-dates&gt;&lt;/dates&gt;&lt;isbn&gt;1558-4623 (Electronic)&amp;#xD;0001-2998 (Linking)&lt;/isbn&gt;&lt;accession-num&gt;22681673&lt;/accession-num&gt;&lt;urls&gt;&lt;related-urls&gt;&lt;url&gt;https://www.ncbi.nlm.nih.gov/pubmed/22681673&lt;/url&gt;&lt;/related-urls&gt;&lt;/urls&gt;&lt;electronic-resource-num&gt;10.1053/j.semnuclmed.2012.02.001&lt;/electronic-resource-num&gt;&lt;language&gt;eng&lt;/language&gt;&lt;/record&gt;&lt;/Cite&gt;&lt;/EndNote&gt;</w:instrTex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29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</w:t>
      </w:r>
      <w:r w:rsidR="00E6685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Gao </w:t>
      </w:r>
      <w:r w:rsidR="00E60016" w:rsidRPr="00D977F3">
        <w:rPr>
          <w:rFonts w:ascii="Book Antiqua" w:eastAsia="宋体" w:hAnsi="Book Antiqua" w:cs="Times New Roman"/>
          <w:i/>
          <w:iCs/>
          <w:color w:val="000000" w:themeColor="text1"/>
          <w:sz w:val="24"/>
          <w:szCs w:val="24"/>
        </w:rPr>
        <w:t>et al</w:t>
      </w:r>
      <w:r w:rsidR="00F7661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YW88L0F1dGhvcj48WWVhcj4yMDE3PC9ZZWFyPjxSZWNO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</w:fldData>
        </w:fldCha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YW88L0F1dGhvcj48WWVhcj4yMDE3PC9ZZWFyPjxSZWNO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</w:fldData>
        </w:fldCha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="00F7661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F7661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32]</w:t>
      </w:r>
      <w:r w:rsidR="00F7661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="00E60016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demonstrated that </w:t>
      </w:r>
      <w:bookmarkStart w:id="52" w:name="_Hlk12202283"/>
      <w:r w:rsidR="00E60016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68</w:t>
      </w:r>
      <w:r w:rsidR="00E60016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Ga-</w:t>
      </w:r>
      <w:r w:rsidR="005717E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sparagine-glycine-arginine</w:t>
      </w:r>
      <w:r w:rsidR="001D5AF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E60016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uptake was </w:t>
      </w:r>
      <w:r w:rsidR="00F7661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igher than </w:t>
      </w:r>
      <w:r w:rsidR="00F76612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F7661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-FDG</w:t>
      </w:r>
      <w:r w:rsidR="00E60016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uptake </w:t>
      </w:r>
      <w:r w:rsidR="00E60016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for imaging </w:t>
      </w:r>
      <w:r w:rsidR="00F7661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well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F7661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differentiated </w:t>
      </w:r>
      <w:r w:rsidR="00E60016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HCC</w:t>
      </w:r>
      <w:r w:rsidR="00F7661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xenografts</w:t>
      </w:r>
      <w:r w:rsidR="00E60016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  <w:bookmarkEnd w:id="52"/>
      <w:r w:rsidR="00E60016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bookmarkStart w:id="53" w:name="_Hlk12212582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owever, limited data </w:t>
      </w:r>
      <w:r w:rsidR="003204BC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using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68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Ga for HCC are now emerging, and its potential clinical utility is unclear.</w:t>
      </w:r>
      <w:bookmarkEnd w:id="53"/>
    </w:p>
    <w:p w14:paraId="5E669D4B" w14:textId="23221DC3" w:rsidR="00E7066C" w:rsidRPr="00A43030" w:rsidRDefault="000F2808" w:rsidP="00D977F3">
      <w:pPr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64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u radionuclide</w:t>
      </w:r>
      <w:r w:rsidR="009F3EF7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ha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 half-life of 12.</w:t>
      </w:r>
      <w:r w:rsidR="00904BB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7 h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 is a novel biomarker for molecular imaging of HCC.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64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uCl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bscript"/>
        </w:rPr>
        <w:t>2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PET-CT </w:t>
      </w:r>
      <w:r w:rsidR="00B9269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was able to detect early intracranial </w:t>
      </w:r>
      <w:r w:rsidR="001E4A7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d other extrahepatic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metastases</w:t>
      </w:r>
      <w:r w:rsidR="00B9269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E4A7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located in areas with low physiological uptake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0F443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uch as musculoskeletal tissues</w:t>
      </w:r>
      <w:r w:rsidR="00B9269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</w:t>
      </w:r>
      <w:r w:rsidR="008C5D4E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which is important for 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determining the </w:t>
      </w:r>
      <w:r w:rsidR="00E53389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stag</w:t>
      </w:r>
      <w:r w:rsidR="00E53389">
        <w:rPr>
          <w:rFonts w:ascii="Book Antiqua" w:eastAsia="宋体" w:hAnsi="Book Antiqua" w:cs="Times New Roman"/>
          <w:color w:val="000000" w:themeColor="text1"/>
          <w:sz w:val="24"/>
          <w:szCs w:val="24"/>
        </w:rPr>
        <w:t>e</w:t>
      </w:r>
      <w:r w:rsidR="00E53389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8C5D4E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d prognosis </w:t>
      </w:r>
      <w:r w:rsidR="008C5D4E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lastRenderedPageBreak/>
        <w:t>of patients with HCC.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9A474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is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radionucleotide</w:t>
      </w:r>
      <w:proofErr w:type="spellEnd"/>
      <w:r w:rsidR="009A474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FE334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lso plays an important role in treatment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method</w:t>
      </w:r>
      <w:r w:rsidR="00FE334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election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  <w:r w:rsidR="00B91E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However, </w:t>
      </w:r>
      <w:r w:rsidR="00184CF4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64</w:t>
      </w:r>
      <w:r w:rsidR="00184CF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u has an</w:t>
      </w:r>
      <w:r w:rsidR="0082138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bundant physiologic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l</w:t>
      </w:r>
      <w:r w:rsidR="0082138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distribution in the liver, </w:t>
      </w:r>
      <w:r w:rsidR="00184CF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which will decrease the tumor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184CF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o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184CF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background contrast and make the lesions </w:t>
      </w:r>
      <w:r w:rsidR="000F443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unrecognizable</w:t>
      </w:r>
      <w:r w:rsidR="00184CF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which</w:t>
      </w:r>
      <w:r w:rsidR="00B91E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D53AC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will</w:t>
      </w:r>
      <w:r w:rsidR="00B91E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l</w:t>
      </w:r>
      <w:r w:rsidR="0082138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imit</w:t>
      </w:r>
      <w:r w:rsidR="001D53AC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its </w:t>
      </w:r>
      <w:r w:rsidR="0082138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value of evaluation for </w:t>
      </w:r>
      <w:r w:rsidR="00B91E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HCC</w:t>
      </w:r>
      <w:r w:rsidR="0082138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Furthermore, altered copper metabolism is </w:t>
      </w:r>
      <w:r w:rsidR="002122E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expected to be a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arget for radionuclide therapy of HCC using therapeutic copper radionuclide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YWNoc21hbm48L0F1dGhvcj48WWVhcj4yMDE2PC9ZZWFy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</w:fldData>
        </w:fldCha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YWNoc21hbm48L0F1dGhvcj48WWVhcj4yMDE2PC9ZZWFy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</w:fldData>
        </w:fldCha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33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  <w:r w:rsidR="00D977F3">
        <w:rPr>
          <w:rFonts w:ascii="Book Antiqua" w:eastAsia="宋体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nother promising radiotracer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Zr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will be reviewed in</w:t>
      </w:r>
      <w:r w:rsidR="00936FF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relation to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immuno-PET in detail later in the article.</w:t>
      </w:r>
      <w:r w:rsidR="008C466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9A5EB9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important findings about </w:t>
      </w:r>
      <w:r w:rsidR="00A437AE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ese</w:t>
      </w:r>
      <w:r w:rsidR="002013CC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9A5EB9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radiotracers are summarized in Table</w:t>
      </w:r>
      <w:r w:rsidR="00D977F3">
        <w:rPr>
          <w:rFonts w:ascii="Book Antiqua" w:eastAsia="宋体" w:hAnsi="Book Antiqua" w:cs="Times New Roman"/>
          <w:color w:val="000000" w:themeColor="text1"/>
          <w:sz w:val="24"/>
          <w:szCs w:val="24"/>
        </w:rPr>
        <w:t>s</w:t>
      </w:r>
      <w:r w:rsidR="009A5EB9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1 and 2.</w:t>
      </w:r>
    </w:p>
    <w:p w14:paraId="289667D2" w14:textId="77777777" w:rsidR="0093443C" w:rsidRPr="00A43030" w:rsidRDefault="0093443C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0C6F3E3E" w14:textId="2FD19BD0" w:rsidR="00E7066C" w:rsidRPr="00A43030" w:rsidRDefault="000F2808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F-FDG PET</w:t>
      </w:r>
    </w:p>
    <w:p w14:paraId="22B37F95" w14:textId="17534126" w:rsidR="00E7066C" w:rsidRPr="00D977F3" w:rsidRDefault="000F2808" w:rsidP="00EF69FA">
      <w:pPr>
        <w:spacing w:line="360" w:lineRule="auto"/>
        <w:rPr>
          <w:rFonts w:ascii="Book Antiqua" w:eastAsia="宋体" w:hAnsi="Book Antiqua" w:cs="Times New Roman"/>
          <w:b/>
          <w:i/>
          <w:iCs/>
          <w:color w:val="000000" w:themeColor="text1"/>
          <w:sz w:val="24"/>
          <w:szCs w:val="24"/>
        </w:rPr>
      </w:pPr>
      <w:r w:rsidRPr="00D977F3">
        <w:rPr>
          <w:rFonts w:ascii="Book Antiqua" w:eastAsia="宋体" w:hAnsi="Book Antiqua" w:cs="Times New Roman"/>
          <w:b/>
          <w:i/>
          <w:iCs/>
          <w:color w:val="000000" w:themeColor="text1"/>
          <w:sz w:val="24"/>
          <w:szCs w:val="24"/>
        </w:rPr>
        <w:t>Detection of intrahepatic or extrahepatic lesions</w:t>
      </w:r>
    </w:p>
    <w:p w14:paraId="27A58B3B" w14:textId="1D537628" w:rsidR="00FA0C02" w:rsidRPr="00A43030" w:rsidRDefault="000F2808" w:rsidP="00D977F3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lthough HCC is the only solid tumor that can be diagnosed by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7B4A27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aracteristics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“arterial phase 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hyperenhancement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” and “washout”</w:t>
      </w:r>
      <w:r w:rsidR="000F41B0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 CT or MRI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fter contrast</w:t>
      </w:r>
      <w:r w:rsidR="007B4A27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D07A0" w:rsidRPr="00A43030">
        <w:rPr>
          <w:rFonts w:ascii="Book Antiqua" w:hAnsi="Book Antiqua" w:cs="Times New Roman"/>
          <w:color w:val="000000" w:themeColor="text1"/>
          <w:sz w:val="24"/>
          <w:szCs w:val="24"/>
        </w:rPr>
        <w:t>medi</w:t>
      </w:r>
      <w:r w:rsidR="00BD07A0">
        <w:rPr>
          <w:rFonts w:ascii="Book Antiqua" w:hAnsi="Book Antiqua" w:cs="Times New Roman"/>
          <w:color w:val="000000" w:themeColor="text1"/>
          <w:sz w:val="24"/>
          <w:szCs w:val="24"/>
        </w:rPr>
        <w:t>um</w:t>
      </w:r>
      <w:r w:rsidR="00BD07A0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B4A27" w:rsidRPr="00A43030">
        <w:rPr>
          <w:rFonts w:ascii="Book Antiqua" w:hAnsi="Book Antiqua" w:cs="Times New Roman"/>
          <w:color w:val="000000" w:themeColor="text1"/>
          <w:sz w:val="24"/>
          <w:szCs w:val="24"/>
        </w:rPr>
        <w:t>injection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dXB0YTwvQXV0aG9yPjxZZWFyPjIwMTg8L1llYXI+PFJl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==
</w:fldData>
        </w:fldChar>
      </w:r>
      <w:r w:rsidR="00A4639B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4639B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dXB0YTwvQXV0aG9yPjxZZWFyPjIwMTg8L1llYXI+PFJl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==
</w:fldData>
        </w:fldChar>
      </w:r>
      <w:r w:rsidR="00A4639B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4639B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4639B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4639B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5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, there are still limit</w:t>
      </w:r>
      <w:r w:rsidR="000F41B0" w:rsidRPr="00A43030">
        <w:rPr>
          <w:rFonts w:ascii="Book Antiqua" w:hAnsi="Book Antiqua" w:cs="Times New Roman"/>
          <w:color w:val="000000" w:themeColor="text1"/>
          <w:sz w:val="24"/>
          <w:szCs w:val="24"/>
        </w:rPr>
        <w:t>ation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s in the biology of HCC that CT or MRI cannot show but that can be presented by the metabolic information from PET-CT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3JuYmVyZzwvQXV0aG9yPjxZZWFyPjIwMTI8L1llYXI+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3JuYmVyZzwvQXV0aG9yPjxZZWFyPjIwMTI8L1llYXI+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4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however, none of these examinations can present the local tumor extent or detect distant metastases in the same 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>examination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 xml:space="preserve"> 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PET-CT can also enhance the detection </w:t>
      </w:r>
      <w:r w:rsidR="00E431CB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pacity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or synchronous neoplasms in patients with HCC, which may be misdiagnosed as primary lesions or metastasi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aXJhb2thPC9BdXRob3I+PFllYXI+MjAxMzwvWWVhcj48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aXJhb2thPC9BdXRob3I+PFllYXI+MjAxMzwvWWVhcj48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5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.</w:t>
      </w:r>
    </w:p>
    <w:p w14:paraId="08FDDF82" w14:textId="688A1022" w:rsidR="00E45EC3" w:rsidRPr="00A43030" w:rsidRDefault="000F2808" w:rsidP="00D977F3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PET gives 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hepatologists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20B2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mplementary imaging </w:t>
      </w:r>
      <w:r w:rsidR="008D21B2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tails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about primary</w:t>
      </w:r>
      <w:r w:rsidR="008D21B2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CC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sions and extrahepatic metastases, and </w:t>
      </w:r>
      <w:r w:rsidR="003F0199" w:rsidRPr="00A43030">
        <w:rPr>
          <w:rFonts w:ascii="Book Antiqua" w:hAnsi="Book Antiqua" w:cs="Times New Roman"/>
          <w:color w:val="000000" w:themeColor="text1"/>
          <w:sz w:val="24"/>
          <w:szCs w:val="24"/>
        </w:rPr>
        <w:t>this additional information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associated with treatment selection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YXdhbXVyYTwvQXV0aG9yPjxZZWFyPjIwMTQ8L1llYXI+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YXdhbXVyYTwvQXV0aG9yPjxZZWFyPjIwMTQ8L1llYXI+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6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PET-CT is usually a complementary method for routine examinations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because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accumulation</w:t>
      </w:r>
      <w:r w:rsidR="00E027FC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of FDG in HCC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aries</w:t>
      </w:r>
      <w:r w:rsidR="008966C9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ccording to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8966C9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urrent European Association for the Study of the Liver Clinical Practice Guidelines for the management of HCC, </w:t>
      </w:r>
      <w:r w:rsidR="008966C9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8966C9"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uptake was observed in less than 40% of HCC patients</w:t>
      </w:r>
      <w:r w:rsidR="008966C9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European Association for the Study of the Liver. Electronic address&lt;/Author&gt;&lt;Year&gt;2018&lt;/Year&gt;&lt;RecNum&gt;205&lt;/RecNum&gt;&lt;DisplayText&gt;&lt;style face="superscript"&gt;[37]&lt;/style&gt;&lt;/DisplayText&gt;&lt;record&gt;&lt;rec-number&gt;205&lt;/rec-number&gt;&lt;foreign-keys&gt;&lt;key app="EN" db-id="dts02dvzzwx224eawdwp2dt7wev0s5xtp90z" timestamp="1559134664"&gt;205&lt;/key&gt;&lt;key app="ENWeb" db-id=""&gt;0&lt;/key&gt;&lt;/foreign-keys&gt;&lt;ref-type name="Journal Article"&gt;17&lt;/ref-type&gt;&lt;contributors&gt;&lt;authors&gt;&lt;author&gt;European Association for the Study of the Liver. Electronic address, easloffice easloffice eu&lt;/author&gt;&lt;author&gt;European Association for the Study of the, Liver&lt;/author&gt;&lt;/authors&gt;&lt;/contributors&gt;&lt;titles&gt;&lt;title&gt;EASL Clinical Practice Guidelines: Management of hepatocellular carcinoma&lt;/title&gt;&lt;secondary-title&gt;J Hepatol&lt;/secondary-title&gt;&lt;/titles&gt;&lt;periodical&gt;&lt;full-title&gt;J Hepatol&lt;/full-title&gt;&lt;/periodical&gt;&lt;pages&gt;182-236&lt;/pages&gt;&lt;volume&gt;69&lt;/volume&gt;&lt;number&gt;1&lt;/number&gt;&lt;edition&gt;2018/04/10&lt;/edition&gt;&lt;dates&gt;&lt;year&gt;2018&lt;/year&gt;&lt;pub-dates&gt;&lt;date&gt;Jul&lt;/date&gt;&lt;/pub-dates&gt;&lt;/dates&gt;&lt;isbn&gt;1600-0641 (Electronic)&amp;#xD;0168-8278 (Linking)&lt;/isbn&gt;&lt;accession-num&gt;29628281&lt;/accession-num&gt;&lt;urls&gt;&lt;related-urls&gt;&lt;url&gt;https://www.ncbi.nlm.nih.gov/pubmed/29628281&lt;/url&gt;&lt;/related-urls&gt;&lt;/urls&gt;&lt;electronic-resource-num&gt;10.1016/j.jhep.2018.03.019&lt;/electronic-resource-num&gt;&lt;/record&gt;&lt;/Cite&gt;&lt;/EndNote&gt;</w:instrText>
      </w:r>
      <w:r w:rsidR="008966C9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7]</w:t>
      </w:r>
      <w:r w:rsidR="008966C9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966C9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Studies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ve demonstrated that low 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uptake is correlated with high FDG-6-phosphatase activity, high expression of P-glycoprotein, and low expression of GLUT1 or GLUT2 in moderately</w:t>
      </w:r>
      <w:r w:rsidR="006F006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>and well-differentiated HCC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TwvQXV0aG9yPjxZZWFyPjIwMTg8L1llYXI+PFJlY051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TwvQXV0aG9yPjxZZWFyPjIwMTg8L1llYXI+PFJlY051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8]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is transported into cells and phosphorylated to FDG-6-phosphate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ich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is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pped within cells. However, high 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vels of 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DG-6-phosphatase hydrolyzes 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FDG-6-phosphate to FDG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>, which is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n transported outside the cells, 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 expression of P-glycoprotein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cts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 an efflux pump to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lso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port FDG out of the cell,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ow expression of GLUT1 or GLUT2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reduces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uptake of FDG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 These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asons 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tribute to </w: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t>lower FDG accumulation in tumors</w:t>
      </w:r>
      <w:r w:rsidR="008966C9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dTwvQXV0aG9yPjxZZWFyPjIwMTE8L1llYXI+PFJlY051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dTwvQXV0aG9yPjxZZWFyPjIwMTE8L1llYXI+PFJlY051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966C9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966C9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1,39,40]</w:t>
      </w:r>
      <w:r w:rsidR="008966C9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966C9"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C3853A3" w14:textId="5CDACF71" w:rsidR="00E7066C" w:rsidRPr="00A43030" w:rsidRDefault="000F2808" w:rsidP="00D977F3">
      <w:pPr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bookmarkStart w:id="54" w:name="_Hlk11613773"/>
      <w:bookmarkStart w:id="55" w:name="OLE_LINK16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ET scanning has a high sensitivity for detecting </w:t>
      </w:r>
      <w:r w:rsidR="00E027FC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extrahepatic</w:t>
      </w:r>
      <w:r w:rsidR="00F16F86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metastases but a low sensitivity for primary HCC</w:t>
      </w:r>
      <w:bookmarkEnd w:id="54"/>
      <w:bookmarkEnd w:id="55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Anis&lt;/Author&gt;&lt;Year&gt;2011&lt;/Year&gt;&lt;RecNum&gt;78&lt;/RecNum&gt;&lt;DisplayText&gt;&lt;style face="superscript"&gt;[41]&lt;/style&gt;&lt;/DisplayText&gt;&lt;record&gt;&lt;rec-number&gt;78&lt;/rec-number&gt;&lt;foreign-keys&gt;&lt;key app="EN" db-id="dts02dvzzwx224eawdwp2dt7wev0s5xtp90z" timestamp="1544971723"&gt;78&lt;/key&gt;&lt;/foreign-keys&gt;&lt;ref-type name="Journal Article"&gt;17&lt;/ref-type&gt;&lt;contributors&gt;&lt;authors&gt;&lt;author&gt;Anis, M.&lt;/author&gt;&lt;author&gt;Irshad, A.&lt;/author&gt;&lt;/authors&gt;&lt;/contributors&gt;&lt;auth-address&gt;Department of Radiologic Sciences, Medical University of South Carolina, 96 Jonathan Lucas Street, MSC 323, Charleston, SC 29425, USA. anis@musc.edu&lt;/auth-address&gt;&lt;titles&gt;&lt;title&gt;Imaging of hepatocellular carcinoma: practical guide to differential diagnosis&lt;/title&gt;&lt;secondary-title&gt;Clin Liver Dis&lt;/secondary-title&gt;&lt;/titles&gt;&lt;periodical&gt;&lt;full-title&gt;Clin Liver Dis&lt;/full-title&gt;&lt;/periodical&gt;&lt;pages&gt;335-52, vii-x&lt;/pages&gt;&lt;volume&gt;15&lt;/volume&gt;&lt;number&gt;2&lt;/number&gt;&lt;edition&gt;2011/06/22&lt;/edition&gt;&lt;keywords&gt;&lt;keyword&gt;Carcinoma, Hepatocellular/*diagnosis/diagnostic imaging/pathology&lt;/keyword&gt;&lt;keyword&gt;Diagnosis, Differential&lt;/keyword&gt;&lt;keyword&gt;Humans&lt;/keyword&gt;&lt;keyword&gt;Liver Cirrhosis/*diagnosis/diagnostic imaging/pathology&lt;/keyword&gt;&lt;keyword&gt;Liver Neoplasms/*diagnosis/diagnostic imaging/pathology&lt;/keyword&gt;&lt;keyword&gt;Magnetic Resonance Imaging/methods&lt;/keyword&gt;&lt;keyword&gt;Positron-Emission Tomography/methods&lt;/keyword&gt;&lt;keyword&gt;Tomography, X-Ray Computed/methods&lt;/keyword&gt;&lt;keyword&gt;Ultrasonography&lt;/keyword&gt;&lt;/keywords&gt;&lt;dates&gt;&lt;year&gt;2011&lt;/year&gt;&lt;pub-dates&gt;&lt;date&gt;May&lt;/date&gt;&lt;/pub-dates&gt;&lt;/dates&gt;&lt;isbn&gt;1557-8224 (Electronic)&amp;#xD;1089-3261 (Linking)&lt;/isbn&gt;&lt;accession-num&gt;21689617&lt;/accession-num&gt;&lt;urls&gt;&lt;related-urls&gt;&lt;url&gt;https://www.ncbi.nlm.nih.gov/pubmed/21689617&lt;/url&gt;&lt;/related-urls&gt;&lt;/urls&gt;&lt;electronic-resource-num&gt;10.1016/j.cld.2011.03.014&lt;/electronic-resource-num&gt;&lt;language&gt;eng&lt;/language&gt;&lt;/record&gt;&lt;/Cite&gt;&lt;/EndNote&gt;</w:instrTex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41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  <w:r w:rsidR="000B0812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C162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eason is that normal liver tissue has a relatively high FDG uptake, which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reduces</w:t>
      </w:r>
      <w:r w:rsidR="00AC162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AC162F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tumor</w:t>
      </w:r>
      <w:r w:rsidR="00AC162F" w:rsidRPr="00A43030">
        <w:rPr>
          <w:rFonts w:ascii="Book Antiqua" w:hAnsi="Book Antiqua" w:cs="Times New Roman"/>
          <w:color w:val="000000" w:themeColor="text1"/>
          <w:sz w:val="24"/>
          <w:szCs w:val="24"/>
        </w:rPr>
        <w:t>-to-liver standardized uptake value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SUV)</w:t>
      </w:r>
      <w:r w:rsidR="00AC162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atio (TLR) and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makes</w:t>
      </w:r>
      <w:r w:rsidR="00AC162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t difficult to visualize tumor lesions</w:t>
      </w:r>
      <w:r w:rsidR="00AC162F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Juc3RpbmU8L0F1dGhvcj48WWVhcj4yMDExPC9ZZWFy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Juc3RpbmU8L0F1dGhvcj48WWVhcj4yMDExPC9ZZWFy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C162F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162F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42]</w:t>
      </w:r>
      <w:r w:rsidR="00AC162F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C162F"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13EC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However,</w:t>
      </w:r>
      <w:r w:rsidR="00AC162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6F86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extrahepatic</w:t>
      </w:r>
      <w:r w:rsidR="00F16F86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tastases </w:t>
      </w:r>
      <w:r w:rsidR="00AC162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usually have a </w:t>
      </w:r>
      <w:r w:rsidR="00F16F86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low </w:t>
      </w:r>
      <w:r w:rsidR="00E643BB" w:rsidRPr="00A43030">
        <w:rPr>
          <w:rFonts w:ascii="Book Antiqua" w:hAnsi="Book Antiqua" w:cs="Times New Roman"/>
          <w:color w:val="000000" w:themeColor="text1"/>
          <w:sz w:val="24"/>
          <w:szCs w:val="24"/>
        </w:rPr>
        <w:t>FDG uptake background</w:t>
      </w:r>
      <w:r w:rsidR="00AC162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visualize. </w:t>
      </w:r>
      <w:r w:rsidR="00A3539F" w:rsidRPr="00A43030">
        <w:rPr>
          <w:rFonts w:ascii="Book Antiqua" w:hAnsi="Book Antiqua" w:cs="Times New Roman"/>
          <w:color w:val="000000" w:themeColor="text1"/>
          <w:sz w:val="24"/>
          <w:szCs w:val="24"/>
        </w:rPr>
        <w:t>Based on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Barcelona Clinic Liver Cancer staging classification, </w:t>
      </w:r>
      <w:r w:rsidR="00A3539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with HCC hav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lymph node metastasis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at </w:t>
      </w:r>
      <w:r w:rsidR="00A3539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usually indicates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an advanced stage. Metastasis is a fairly common sequela in HCC, occurring in more than 50% of patients; most of these metastases frequently affect the lungs (18</w:t>
      </w:r>
      <w:r w:rsidR="00C62960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-53.8%), lymph nodes (26.7</w:t>
      </w:r>
      <w:r w:rsidR="00C62960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-53%), </w:t>
      </w:r>
      <w:r w:rsidR="006F0065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diaphragm and skeleton (5.8</w:t>
      </w:r>
      <w:r w:rsidR="00C62960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-38.5%)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GFzc2VyPC9BdXRob3I+PFllYXI+MjAxNDwvWWVhcj48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GFzc2VyPC9BdXRob3I+PFllYXI+MjAxNDwvWWVhcj48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43,44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mong them, </w:t>
      </w:r>
      <w:r w:rsidR="00A3539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lymph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node</w:t>
      </w:r>
      <w:r w:rsidR="00A3539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tastasis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most frequen</w:t>
      </w:r>
      <w:r w:rsidR="00A3539F" w:rsidRPr="00A43030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612DF7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ly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occurs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3539F" w:rsidRPr="00A43030">
        <w:rPr>
          <w:rFonts w:ascii="Book Antiqua" w:hAnsi="Book Antiqua" w:cs="Times New Roman"/>
          <w:color w:val="000000" w:themeColor="text1"/>
          <w:sz w:val="24"/>
          <w:szCs w:val="24"/>
        </w:rPr>
        <w:t>with an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idence </w:t>
      </w:r>
      <w:r w:rsidR="00A3539F" w:rsidRPr="00A43030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3539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re than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50%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.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12DF7" w:rsidRPr="00A43030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troperitoneal lymph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node</w:t>
      </w:r>
      <w:r w:rsidR="00612DF7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tastasis </w:t>
      </w:r>
      <w:r w:rsidR="0099103B" w:rsidRPr="00A43030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r w:rsidR="00612DF7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ore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requent</w:t>
      </w:r>
      <w:r w:rsidR="00612DF7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n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rta 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hepatis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ymph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node</w:t>
      </w:r>
      <w:r w:rsidR="00612DF7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tastasi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YaWE8L0F1dGhvcj48WWVhcj4yMDE0PC9ZZWFyPjxSZWNO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YaWE8L0F1dGhvcj48WWVhcj4yMDE0PC9ZZWFyPjxSZWNO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45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-CT has a higher sensitivity to detect lymph node metastasis, which is a poor prognostic factor for HCC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Jadvar&lt;/Author&gt;&lt;Year&gt;2012&lt;/Year&gt;&lt;RecNum&gt;72&lt;/RecNum&gt;&lt;DisplayText&gt;&lt;style face="superscript"&gt;[29]&lt;/style&gt;&lt;/DisplayText&gt;&lt;record&gt;&lt;rec-number&gt;72&lt;/rec-number&gt;&lt;foreign-keys&gt;&lt;key app="EN" db-id="dts02dvzzwx224eawdwp2dt7wev0s5xtp90z" timestamp="1544971723"&gt;72&lt;/key&gt;&lt;/foreign-keys&gt;&lt;ref-type name="Journal Article"&gt;17&lt;/ref-type&gt;&lt;contributors&gt;&lt;authors&gt;&lt;author&gt;Jadvar, H.&lt;/author&gt;&lt;/authors&gt;&lt;/contributors&gt;&lt;auth-address&gt;Division of Nuclear Medicine, Department of Radiology, Keck School of Medicine of USC, University of Southern California, Los Angeles, CA 90033, USA. jadvar@usc.edu&lt;/auth-address&gt;&lt;titles&gt;&lt;title&gt;Hepatocellular carcinoma and gastroenteropancreatic neuroendocrine tumors: potential role of other positron emission tomography radiotracers&lt;/title&gt;&lt;secondary-title&gt;Semin Nucl Med&lt;/secondary-title&gt;&lt;/titles&gt;&lt;periodical&gt;&lt;full-title&gt;Semin Nucl Med&lt;/full-title&gt;&lt;/periodical&gt;&lt;pages&gt;247-54&lt;/pages&gt;&lt;volume&gt;42&lt;/volume&gt;&lt;number&gt;4&lt;/number&gt;&lt;edition&gt;2012/06/12&lt;/edition&gt;&lt;keywords&gt;&lt;keyword&gt;Animals&lt;/keyword&gt;&lt;keyword&gt;Carcinoma, Hepatocellular/*diagnostic imaging&lt;/keyword&gt;&lt;keyword&gt;Fluorodeoxyglucose F18&lt;/keyword&gt;&lt;keyword&gt;Humans&lt;/keyword&gt;&lt;keyword&gt;Intestinal Neoplasms/*diagnostic imaging&lt;/keyword&gt;&lt;keyword&gt;Liver Neoplasms/*diagnostic imaging&lt;/keyword&gt;&lt;keyword&gt;Neuroendocrine Tumors/*diagnostic imaging&lt;/keyword&gt;&lt;keyword&gt;Pancreatic Neoplasms/*diagnostic imaging&lt;/keyword&gt;&lt;keyword&gt;Positron-Emission Tomography/*methods&lt;/keyword&gt;&lt;keyword&gt;*Radioactive Tracers&lt;/keyword&gt;&lt;keyword&gt;Stomach Neoplasms/*diagnostic imaging&lt;/keyword&gt;&lt;/keywords&gt;&lt;dates&gt;&lt;year&gt;2012&lt;/year&gt;&lt;pub-dates&gt;&lt;date&gt;Jul&lt;/date&gt;&lt;/pub-dates&gt;&lt;/dates&gt;&lt;isbn&gt;1558-4623 (Electronic)&amp;#xD;0001-2998 (Linking)&lt;/isbn&gt;&lt;accession-num&gt;22681673&lt;/accession-num&gt;&lt;urls&gt;&lt;related-urls&gt;&lt;url&gt;https://www.ncbi.nlm.nih.gov/pubmed/22681673&lt;/url&gt;&lt;/related-urls&gt;&lt;/urls&gt;&lt;electronic-resource-num&gt;10.1053/j.semnuclmed.2012.02.001&lt;/electronic-resource-num&gt;&lt;language&gt;eng&lt;/language&gt;&lt;/record&gt;&lt;/Cite&gt;&lt;/EndNote&gt;</w:instrTex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9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27ED6FEE" w14:textId="1399E2DD" w:rsidR="00E7066C" w:rsidRPr="00A43030" w:rsidRDefault="000F2808" w:rsidP="00C62960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In view of the potential value of PET-CT for extrahepatic lesions</w:t>
      </w:r>
      <w:r w:rsidR="006645CB" w:rsidRPr="00A4303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T-CT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uld be considered for initial HCC staging work-ups to 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mulat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plan for patients who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re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ndidate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or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epatic resection </w:t>
      </w:r>
      <w:r w:rsidR="00CE7F69">
        <w:rPr>
          <w:rFonts w:ascii="Book Antiqua" w:hAnsi="Book Antiqua" w:cs="Times New Roman"/>
          <w:color w:val="000000" w:themeColor="text1"/>
          <w:sz w:val="24"/>
          <w:szCs w:val="24"/>
        </w:rPr>
        <w:t xml:space="preserve">(HR)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or LT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88L0F1dGhvcj48WWVhcj4yMDE0PC9ZZWFyPjxSZWNO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88L0F1dGhvcj48WWVhcj4yMDE0PC9ZZWFyPjxSZWNO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44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CF79AA" w:rsidRPr="00A43030">
        <w:rPr>
          <w:rFonts w:ascii="Book Antiqua" w:hAnsi="Book Antiqua" w:cs="Times New Roman"/>
          <w:color w:val="000000" w:themeColor="text1"/>
          <w:sz w:val="24"/>
          <w:szCs w:val="24"/>
        </w:rPr>
        <w:t>Although CT</w:t>
      </w:r>
      <w:r w:rsidR="00BC155D" w:rsidRPr="00A4303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CF79A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RI</w:t>
      </w:r>
      <w:r w:rsidR="006F0065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CF79A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bone scintigraphy are recommended for preoperative HCC staging,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CC metastasis to uncommon sites, such as </w:t>
      </w:r>
      <w:r w:rsidR="006645CB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oral cavity, jaw, thyroid</w:t>
      </w:r>
      <w:r w:rsidR="006F0065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adrenal</w:t>
      </w:r>
      <w:r w:rsidR="00764ED6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lands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y be detected 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ly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-CT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W48L0F1dGhvcj48WWVhcj4yMDE1PC9ZZWFyPjxSZWNO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W48L0F1dGhvcj48WWVhcj4yMDE1PC9ZZWFyPjxSZWNO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43,46,47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easily missed by conventional CT and MRI. Overall,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PET-CT </w:t>
      </w:r>
      <w:r w:rsidR="00F15D26" w:rsidRPr="00A43030">
        <w:rPr>
          <w:rFonts w:ascii="Book Antiqua" w:hAnsi="Book Antiqua" w:cs="Times New Roman"/>
          <w:color w:val="000000" w:themeColor="text1"/>
          <w:sz w:val="24"/>
          <w:szCs w:val="24"/>
        </w:rPr>
        <w:t>has</w:t>
      </w:r>
      <w:r w:rsidR="006F006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5D26" w:rsidRPr="00A43030">
        <w:rPr>
          <w:rFonts w:ascii="Book Antiqua" w:hAnsi="Book Antiqua" w:cs="Times New Roman"/>
          <w:color w:val="000000" w:themeColor="text1"/>
          <w:sz w:val="24"/>
          <w:szCs w:val="24"/>
        </w:rPr>
        <w:t>additional value for HCC staging.</w:t>
      </w:r>
    </w:p>
    <w:p w14:paraId="5AEBBD86" w14:textId="77777777" w:rsidR="00E7066C" w:rsidRPr="00A43030" w:rsidRDefault="00E7066C" w:rsidP="00C62960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0D2A323" w14:textId="1DBA8156" w:rsidR="00E7066C" w:rsidRPr="00C62960" w:rsidRDefault="000F2808" w:rsidP="00EF69FA">
      <w:pPr>
        <w:spacing w:line="360" w:lineRule="auto"/>
        <w:rPr>
          <w:rFonts w:ascii="Book Antiqua" w:eastAsia="宋体" w:hAnsi="Book Antiqua" w:cs="Times New Roman"/>
          <w:b/>
          <w:i/>
          <w:iCs/>
          <w:color w:val="000000" w:themeColor="text1"/>
          <w:sz w:val="24"/>
          <w:szCs w:val="24"/>
        </w:rPr>
      </w:pPr>
      <w:r w:rsidRPr="00C62960">
        <w:rPr>
          <w:rFonts w:ascii="Book Antiqua" w:eastAsia="宋体" w:hAnsi="Book Antiqua" w:cs="Times New Roman"/>
          <w:b/>
          <w:i/>
          <w:iCs/>
          <w:color w:val="000000" w:themeColor="text1"/>
          <w:sz w:val="24"/>
          <w:szCs w:val="24"/>
        </w:rPr>
        <w:t>Differential diagnosis</w:t>
      </w:r>
    </w:p>
    <w:p w14:paraId="4BC926F1" w14:textId="11A0EB17" w:rsidR="00E7066C" w:rsidRPr="00A43030" w:rsidRDefault="000F2808" w:rsidP="00C62960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ere are few studies on the differential diagnosis of HCC</w:t>
      </w:r>
      <w:r w:rsidR="00AD204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 the utility of PET-CT for </w:t>
      </w:r>
      <w:r w:rsidR="006F006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differentia</w:t>
      </w:r>
      <w:r w:rsidR="006F0065">
        <w:rPr>
          <w:rFonts w:ascii="Book Antiqua" w:eastAsia="宋体" w:hAnsi="Book Antiqua" w:cs="Times New Roman"/>
          <w:color w:val="000000" w:themeColor="text1"/>
          <w:sz w:val="24"/>
          <w:szCs w:val="24"/>
        </w:rPr>
        <w:t>l</w:t>
      </w:r>
      <w:r w:rsidR="006F006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diagnosis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is limited.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Several case report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YW48L0F1dGhvcj48WWVhcj4yMDExPC9ZZWFyPjxSZWNO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YW48L0F1dGhvcj48WWVhcj4yMDExPC9ZZWFyPjxSZWNO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48-50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D204B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show</w:t>
      </w:r>
      <w:r w:rsidR="00AD204B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n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PET-CT </w:t>
      </w:r>
      <w:r w:rsidR="006F564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useful tool to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differentiat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primary or secondary neoplasms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ut these </w:t>
      </w:r>
      <w:r w:rsidR="006F564F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studies</w:t>
      </w:r>
      <w:r w:rsidR="006F564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d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not systematically summarize the signs of differential diagnosis from HCC. </w:t>
      </w:r>
      <w:r w:rsidR="00363A46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M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alignant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sions may increase radiotracer uptake,</w:t>
      </w:r>
      <w:r w:rsidR="00E9063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ET-CT </w:t>
      </w:r>
      <w:r w:rsidR="00E90633" w:rsidRPr="00A43030">
        <w:rPr>
          <w:rFonts w:ascii="Book Antiqua" w:hAnsi="Book Antiqua" w:cs="Times New Roman"/>
          <w:color w:val="000000" w:themeColor="text1"/>
          <w:sz w:val="24"/>
          <w:szCs w:val="24"/>
        </w:rPr>
        <w:t>is of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alue 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>for the following reasons.</w:t>
      </w:r>
    </w:p>
    <w:p w14:paraId="025E63F3" w14:textId="29C8AB94" w:rsidR="006F4217" w:rsidRPr="00A43030" w:rsidRDefault="000F2808" w:rsidP="00C62960">
      <w:pPr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bookmarkStart w:id="56" w:name="_Hlk10061181"/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-CT</w:t>
      </w:r>
      <w:bookmarkEnd w:id="56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very helpful 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assess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the malignant potential of hepatic lesions of unknown origin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through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multaneous visualization of the liver and extrahepatic tissue and for further confirmation of a clinically suspected extrahepatic metastasis of known HCC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c3VydXNha2k8L0F1dGhvcj48WWVhcj4yMDE0PC9ZZWFy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c3VydXNha2k8L0F1dGhvcj48WWVhcj4yMDE0PC9ZZWFy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51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07B01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 xml:space="preserve"> 18</w:t>
      </w:r>
      <w:r w:rsidR="00F07B01"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-CT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07B01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s the potential value to distinguish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malignant thrombus from</w:t>
      </w:r>
      <w:r w:rsidR="00F23C05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land thrombus of the portal vein in patient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HCC</w:t>
      </w:r>
      <w:r w:rsidR="00F07B01" w:rsidRPr="00A43030">
        <w:rPr>
          <w:rFonts w:ascii="Book Antiqua" w:hAnsi="Book Antiqua" w:cs="Times New Roman"/>
          <w:color w:val="000000" w:themeColor="text1"/>
          <w:sz w:val="24"/>
          <w:szCs w:val="24"/>
        </w:rPr>
        <w:t>, which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of great clinical significance for determining the therapeutic approach, predicting survival, and assessing candidates for </w:t>
      </w:r>
      <w:r w:rsidR="00D977F3">
        <w:rPr>
          <w:rFonts w:ascii="Book Antiqua" w:hAnsi="Book Antiqua" w:cs="Times New Roman"/>
          <w:color w:val="000000" w:themeColor="text1"/>
          <w:sz w:val="24"/>
          <w:szCs w:val="24"/>
        </w:rPr>
        <w:t>LT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Agarwal&lt;/Author&gt;&lt;Year&gt;2017&lt;/Year&gt;&lt;RecNum&gt;145&lt;/RecNum&gt;&lt;DisplayText&gt;&lt;style face="superscript"&gt;[52]&lt;/style&gt;&lt;/DisplayText&gt;&lt;record&gt;&lt;rec-number&gt;145&lt;/rec-number&gt;&lt;foreign-keys&gt;&lt;key app="EN" db-id="dts02dvzzwx224eawdwp2dt7wev0s5xtp90z" timestamp="1549809527"&gt;145&lt;/key&gt;&lt;/foreign-keys&gt;&lt;ref-type name="Journal Article"&gt;17&lt;/ref-type&gt;&lt;contributors&gt;&lt;authors&gt;&lt;author&gt;Agarwal, K. K.&lt;/author&gt;&lt;author&gt;Shah, D.&lt;/author&gt;&lt;author&gt;Shah, N.&lt;/author&gt;&lt;author&gt;Mayank, M.&lt;/author&gt;&lt;/authors&gt;&lt;/contributors&gt;&lt;auth-address&gt;From the Departments of *Nuclear Medicine and daggerRadiology, Sterling Cancer Hospital, Ahmedabad, Gujarat, India.&lt;/auth-address&gt;&lt;titles&gt;&lt;title&gt;Differentiation of Malignant Thrombus From Bland Thrombus of the Portal Vein in Patient With Hepatocellular Carcinoma on 18F-FDG PET CT&lt;/title&gt;&lt;secondary-title&gt;Clin Nucl Med&lt;/secondary-title&gt;&lt;/titles&gt;&lt;periodical&gt;&lt;full-title&gt;Clin Nucl Med&lt;/full-title&gt;&lt;/periodical&gt;&lt;pages&gt;e472-e474&lt;/pages&gt;&lt;volume&gt;42&lt;/volume&gt;&lt;number&gt;11&lt;/number&gt;&lt;edition&gt;2017/09/19&lt;/edition&gt;&lt;keywords&gt;&lt;keyword&gt;Carcinoma, Hepatocellular/*diagnostic imaging/pathology&lt;/keyword&gt;&lt;keyword&gt;Diagnosis, Differential&lt;/keyword&gt;&lt;keyword&gt;*Fluorodeoxyglucose F18&lt;/keyword&gt;&lt;keyword&gt;Humans&lt;/keyword&gt;&lt;keyword&gt;Liver Neoplasms/*diagnostic imaging/pathology&lt;/keyword&gt;&lt;keyword&gt;Male&lt;/keyword&gt;&lt;keyword&gt;Middle Aged&lt;/keyword&gt;&lt;keyword&gt;Portal Vein/*diagnostic imaging/pathology&lt;/keyword&gt;&lt;keyword&gt;*Positron Emission Tomography Computed Tomography&lt;/keyword&gt;&lt;keyword&gt;Venous Thrombosis/*diagnostic imaging&lt;/keyword&gt;&lt;/keywords&gt;&lt;dates&gt;&lt;year&gt;2017&lt;/year&gt;&lt;pub-dates&gt;&lt;date&gt;Nov&lt;/date&gt;&lt;/pub-dates&gt;&lt;/dates&gt;&lt;isbn&gt;1536-0229 (Electronic)&amp;#xD;0363-9762 (Linking)&lt;/isbn&gt;&lt;accession-num&gt;28922192&lt;/accession-num&gt;&lt;urls&gt;&lt;related-urls&gt;&lt;url&gt;https://www.ncbi.nlm.nih.gov/pubmed/28922192&lt;/url&gt;&lt;/related-urls&gt;&lt;/urls&gt;&lt;electronic-resource-num&gt;10.1097/RLU.0000000000001840&lt;/electronic-resource-num&gt;&lt;language&gt;eng&lt;/language&gt;&lt;/record&gt;&lt;/Cite&gt;&lt;/EndNote&gt;</w:instrTex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52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However,</w:t>
      </w:r>
      <w:r w:rsidR="00B85EE9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 studies have shown </w:t>
      </w:r>
      <w:r w:rsidR="001A165C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T-CT </w:t>
      </w:r>
      <w:r w:rsidR="001A165C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s </w:t>
      </w:r>
      <w:r w:rsidR="00B85EE9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er value </w:t>
      </w:r>
      <w:r w:rsidR="001A165C" w:rsidRPr="00A43030">
        <w:rPr>
          <w:rFonts w:ascii="Book Antiqua" w:hAnsi="Book Antiqua" w:cs="Times New Roman"/>
          <w:color w:val="000000" w:themeColor="text1"/>
          <w:sz w:val="24"/>
          <w:szCs w:val="24"/>
        </w:rPr>
        <w:t>to diagnose bland thrombus than</w:t>
      </w:r>
      <w:r w:rsidR="006F006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A165C" w:rsidRPr="00A43030">
        <w:rPr>
          <w:rFonts w:ascii="Book Antiqua" w:hAnsi="Book Antiqua" w:cs="Times New Roman"/>
          <w:color w:val="000000" w:themeColor="text1"/>
          <w:sz w:val="24"/>
          <w:szCs w:val="24"/>
        </w:rPr>
        <w:t>CT, MRI</w:t>
      </w:r>
      <w:r w:rsidR="006F0065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A165C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even fine needle biopsy.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-CT may play an important role in differentiating malignant lymph metastasis from lymphoproliferative diseases</w:t>
      </w:r>
      <w:r w:rsidR="00CE2927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dTwvQXV0aG9yPjxZZWFyPjIwMTg8L1llYXI+PFJlY051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dTwvQXV0aG9yPjxZZWFyPjIwMTg8L1llYXI+PFJlY051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E2927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E2927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53]</w:t>
      </w:r>
      <w:r w:rsidR="00CE2927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E2927"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owever,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e is no denying that </w:t>
      </w:r>
      <w:r w:rsidR="004C1D4D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se conclusions are 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>drawn from</w:t>
      </w:r>
      <w:r w:rsidR="004C1D4D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se report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more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evidence is</w:t>
      </w:r>
      <w:r w:rsidR="004C1D4D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needed to support these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topics in further</w:t>
      </w:r>
      <w:r w:rsidR="004C1D4D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studies.</w:t>
      </w:r>
    </w:p>
    <w:p w14:paraId="75C56F60" w14:textId="07BA67A4" w:rsidR="00E24055" w:rsidRPr="00A43030" w:rsidRDefault="000F2808" w:rsidP="00C62960">
      <w:pPr>
        <w:spacing w:line="360" w:lineRule="auto"/>
        <w:ind w:firstLineChars="100" w:firstLine="240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Additionally</w:t>
      </w:r>
      <w:r w:rsidR="00E7066C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there</w:t>
      </w:r>
      <w:r w:rsidR="00DB7CBF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is</w:t>
      </w:r>
      <w:r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 a</w:t>
      </w:r>
      <w:r w:rsidR="00DB7CBF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r w:rsidR="00577163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>lack of literature</w:t>
      </w:r>
      <w:r w:rsidR="00DB7CBF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to differentiate between HCC and intrahepatic </w:t>
      </w:r>
      <w:proofErr w:type="spellStart"/>
      <w:r w:rsidR="001822A8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>cholangio</w:t>
      </w:r>
      <w:r w:rsidR="00F529FC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>cellular</w:t>
      </w:r>
      <w:proofErr w:type="spellEnd"/>
      <w:r w:rsidR="00F529FC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r w:rsidR="001822A8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>carc</w:t>
      </w:r>
      <w:r w:rsidR="00F529FC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>i</w:t>
      </w:r>
      <w:r w:rsidR="001822A8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noma </w:t>
      </w:r>
      <w:r w:rsidR="00DB7CBF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using </w:t>
      </w:r>
      <w:r w:rsidR="00DB7CBF" w:rsidRPr="00A43030">
        <w:rPr>
          <w:rFonts w:ascii="Book Antiqua" w:hAnsi="Book Antiqua" w:cs="Times New Roman"/>
          <w:bCs/>
          <w:color w:val="000000" w:themeColor="text1"/>
          <w:sz w:val="24"/>
          <w:szCs w:val="24"/>
          <w:vertAlign w:val="superscript"/>
        </w:rPr>
        <w:t>18</w:t>
      </w:r>
      <w:r w:rsidR="00DB7CBF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>F-FDG PET alone</w:t>
      </w:r>
      <w:r w:rsidR="00E7164D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>.</w:t>
      </w:r>
      <w:r w:rsidR="00B34B40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r w:rsidR="00A32EC9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>C</w:t>
      </w:r>
      <w:r w:rsidR="00B34B40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>onventional CT and MRI</w:t>
      </w:r>
      <w:r w:rsidR="00A32EC9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, especially with contrast enhancement, </w:t>
      </w:r>
      <w:r w:rsidR="009B3A43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are </w:t>
      </w:r>
      <w:r w:rsidR="004C6F4B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>useful</w:t>
      </w:r>
      <w:r w:rsidR="00134F7F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KaWFuZzwvQXV0aG9yPjxZZWFyPjIwMTY8L1llYXI+PFJl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</w:fldData>
        </w:fldChar>
      </w:r>
      <w:r w:rsidR="00AC7BFA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KaWFuZzwvQXV0aG9yPjxZZWFyPjIwMTY8L1llYXI+PFJl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</w:fldData>
        </w:fldChar>
      </w:r>
      <w:r w:rsidR="00AC7BFA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fldChar w:fldCharType="end"/>
      </w:r>
      <w:r w:rsidR="00134F7F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</w:r>
      <w:r w:rsidR="00134F7F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bCs/>
          <w:color w:val="000000" w:themeColor="text1"/>
          <w:sz w:val="24"/>
          <w:szCs w:val="24"/>
          <w:vertAlign w:val="superscript"/>
        </w:rPr>
        <w:t>[54]</w:t>
      </w:r>
      <w:r w:rsidR="00134F7F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fldChar w:fldCharType="end"/>
      </w:r>
      <w:r w:rsidR="004C6F4B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>, and</w:t>
      </w:r>
      <w:r w:rsidR="00B34B40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r w:rsidR="004C6F4B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developing new specific radiotracers can be a </w:t>
      </w:r>
      <w:r w:rsidR="00A32EC9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>desirable</w:t>
      </w:r>
      <w:r w:rsidR="004C6F4B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alternative for enhancing the ability of differential diagnosis</w:t>
      </w:r>
      <w:r w:rsidR="00BE5BC9" w:rsidRPr="00A43030">
        <w:rPr>
          <w:rFonts w:ascii="Book Antiqua" w:hAnsi="Book Antiqua" w:cs="Times New Roman"/>
          <w:bCs/>
          <w:color w:val="000000" w:themeColor="text1"/>
          <w:sz w:val="24"/>
          <w:szCs w:val="24"/>
        </w:rPr>
        <w:t>.</w:t>
      </w:r>
    </w:p>
    <w:p w14:paraId="1E7DA8A1" w14:textId="77777777" w:rsidR="00E7066C" w:rsidRPr="00A43030" w:rsidRDefault="00E7066C" w:rsidP="00C62960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5BAEB8C" w14:textId="1526A911" w:rsidR="00E7066C" w:rsidRPr="00C62960" w:rsidRDefault="000F2808" w:rsidP="00EF69FA">
      <w:pPr>
        <w:spacing w:line="360" w:lineRule="auto"/>
        <w:rPr>
          <w:rFonts w:ascii="Book Antiqua" w:eastAsia="宋体" w:hAnsi="Book Antiqua" w:cs="Times New Roman"/>
          <w:b/>
          <w:i/>
          <w:iCs/>
          <w:color w:val="000000" w:themeColor="text1"/>
          <w:sz w:val="24"/>
          <w:szCs w:val="24"/>
        </w:rPr>
      </w:pPr>
      <w:r w:rsidRPr="00C62960">
        <w:rPr>
          <w:rFonts w:ascii="Book Antiqua" w:eastAsia="宋体" w:hAnsi="Book Antiqua" w:cs="Times New Roman"/>
          <w:b/>
          <w:i/>
          <w:iCs/>
          <w:color w:val="000000" w:themeColor="text1"/>
          <w:sz w:val="24"/>
          <w:szCs w:val="24"/>
        </w:rPr>
        <w:t>Prediction of differentiation and prognosis</w:t>
      </w:r>
    </w:p>
    <w:p w14:paraId="7EEB4980" w14:textId="2A602CF6" w:rsidR="00E7066C" w:rsidRPr="00A43030" w:rsidRDefault="000F2808" w:rsidP="004219E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 is expected to describe tumor aggressiveness of HCC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high accumulation of FDG is associated with biological malignancy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YWthZGE8L0F1dGhvcj48WWVhcj4yMDE3PC9ZZWFyPjxS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YWthZGE8L0F1dGhvcj48WWVhcj4yMDE3PC9ZZWFyPjxS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55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bookmarkStart w:id="57" w:name="_Hlk4930131"/>
      <w:r w:rsidR="00630D5B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M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oderately and well-differentiated HCC</w:t>
      </w:r>
      <w:bookmarkEnd w:id="57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y show low glucose metabolism</w:t>
      </w:r>
      <w:r w:rsidR="003412A6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ereas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uptake by poorly differentiated HCC may be visualized as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a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hot spot on a PET scan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YWNrczwvQXV0aG9yPjxZZWFyPjIwMTE8L1llYXI+PFJl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YWNrczwvQXV0aG9yPjxZZWFyPjIwMTE8L1llYXI+PFJl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56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7E320D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The main reason</w:t>
      </w:r>
      <w:r w:rsidR="009A1C4D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</w:t>
      </w:r>
      <w:r w:rsidR="00B65E18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is the </w:t>
      </w:r>
      <w:r w:rsidR="009A1C4D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high </w:t>
      </w:r>
      <w:r w:rsidR="007E320D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DG-6-phosphatase </w:t>
      </w:r>
      <w:r w:rsidR="00B65E18" w:rsidRPr="00A43030">
        <w:rPr>
          <w:rFonts w:ascii="Book Antiqua" w:hAnsi="Book Antiqua" w:cs="Times New Roman"/>
          <w:color w:val="000000" w:themeColor="text1"/>
          <w:sz w:val="24"/>
          <w:szCs w:val="24"/>
        </w:rPr>
        <w:t>activity in</w:t>
      </w:r>
      <w:r w:rsidR="00B65E18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well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-</w:t>
      </w:r>
      <w:r w:rsidR="00B65E18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differentiated HCC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="00B65E1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ich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resembles</w:t>
      </w:r>
      <w:r w:rsidR="00B65E1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rmal liver tissue, thus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reducing</w:t>
      </w:r>
      <w:r w:rsidR="00B65E1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DG accumulation in the lesions</w:t>
      </w:r>
      <w:r w:rsidR="00B65E18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dTwvQXV0aG9yPjxZZWFyPjIwMTE8L1llYXI+PFJlY051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dTwvQXV0aG9yPjxZZWFyPjIwMTE8L1llYXI+PFJlY051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</w:fldData>
        </w:fldCha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40F54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65E18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B65E18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0F54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4,39]</w:t>
      </w:r>
      <w:r w:rsidR="00B65E18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65E18"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236FA611" w14:textId="03B27DE2" w:rsidR="00E7066C" w:rsidRPr="00A43030" w:rsidRDefault="000F2808" w:rsidP="00CE7F69">
      <w:pPr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Pretreatment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 xml:space="preserve"> 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 has</w:t>
      </w:r>
      <w:r w:rsidR="006F006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cremental prognostic value for OS in both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intrahepatic and extrahepatic diseases. In addition, for patients with intermediate-to</w:t>
      </w:r>
      <w:r w:rsidR="006F0065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advanced</w:t>
      </w:r>
      <w:r w:rsidR="006F006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stage HCC confined to the liver,</w:t>
      </w:r>
      <w:r w:rsidR="009B3A43" w:rsidRPr="00A43030" w:rsidDel="009B3A43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TLR is an independent prognostic factor for progression-free survival (PFS) and O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YTwvQXV0aG9yPjxZZWFyPjIwMTc8L1llYXI+PFJlY051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YTwvQXV0aG9yPjxZZWFyPjIwMTc8L1llYXI+PFJlY051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57,58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 A TLR of 1.2 or more has a statistically significant association with microvascular invasion (MVI)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aG48L0F1dGhvcj48WWVhcj4yMDE1PC9ZZWFyPjxSZWNO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aG48L0F1dGhvcj48WWVhcj4yMDE1PC9ZZWFyPjxSZWNO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59,60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Patients with </w:t>
      </w:r>
      <w:r w:rsidR="00CE7F69">
        <w:rPr>
          <w:rFonts w:ascii="Book Antiqua" w:hAnsi="Book Antiqua" w:cs="Times New Roman"/>
          <w:color w:val="000000" w:themeColor="text1"/>
          <w:sz w:val="24"/>
          <w:szCs w:val="24"/>
        </w:rPr>
        <w:t>MVI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hose with poorly differentiated grade show significantly high</w:t>
      </w:r>
      <w:r w:rsidR="009B3A43" w:rsidRPr="00A43030">
        <w:rPr>
          <w:rFonts w:ascii="Book Antiqua" w:hAnsi="Book Antiqua" w:cs="Times New Roman"/>
          <w:color w:val="000000" w:themeColor="text1"/>
          <w:sz w:val="24"/>
          <w:szCs w:val="24"/>
        </w:rPr>
        <w:t>er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currence rate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YWthZGE8L0F1dGhvcj48WWVhcj4yMDE3PC9ZZWFyPjxS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YWthZGE8L0F1dGhvcj48WWVhcj4yMDE3PC9ZZWFyPjxS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55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Kobayashi </w:t>
      </w:r>
      <w:r w:rsidRPr="00CE7F69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et al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2JheWFzaGk8L0F1dGhvcj48WWVhcj4yMDE2PC9ZZWFy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2JheWFzaGk8L0F1dGhvcj48WWVhcj4yMDE2PC9ZZWFy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61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ggested that the combination of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an 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SUV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bscript"/>
        </w:rPr>
        <w:t>max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3.2 or greater and an AFP-L3 level of 19% or greater </w:t>
      </w:r>
      <w:r w:rsidR="00461C65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useful for selecting small numbers of HCC patients for HR or LT.</w:t>
      </w:r>
    </w:p>
    <w:p w14:paraId="517420F9" w14:textId="71940AC2" w:rsidR="00E7066C" w:rsidRDefault="000F2808" w:rsidP="00CE7F69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-CT can also predict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the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nosis of patients with HCC after treatment.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F-FDG PET-CT is sensitive to detecting </w:t>
      </w:r>
      <w:r w:rsidR="006F006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recurrent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extrahepatic</w:t>
      </w:r>
      <w:r w:rsidR="006F0065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lesions of HCC after </w:t>
      </w:r>
      <w:proofErr w:type="spellStart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hepatectomy</w:t>
      </w:r>
      <w:proofErr w:type="spellEnd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or radiofrequency ablation, which has a diagnostic sensitivity of 90–100% for recurrent or metastatic hepatic tumor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YW5nPC9BdXRob3I+PFllYXI+MjAxMzwvWWVhcj48UmVj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YW5nPC9BdXRob3I+PFllYXI+MjAxMzwvWWVhcj48UmVj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62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PET-CT is a valid prognostic tool in patients with HCC who are candidates for 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orthotopic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ver transplantation (OLT); positivity </w:t>
      </w:r>
      <w:r w:rsidR="00B93441" w:rsidRPr="00A43030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n PET is the only factor related to early recurrence of HCC after OLT, and the combination </w:t>
      </w:r>
      <w:r w:rsidR="00275083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indings </w:t>
      </w:r>
      <w:r w:rsidR="00B93441" w:rsidRPr="00A43030">
        <w:rPr>
          <w:rFonts w:ascii="Book Antiqua" w:hAnsi="Book Antiqua" w:cs="Times New Roman"/>
          <w:color w:val="000000" w:themeColor="text1"/>
          <w:sz w:val="24"/>
          <w:szCs w:val="24"/>
        </w:rPr>
        <w:t>on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ET and </w:t>
      </w:r>
      <w:r w:rsidR="00B93441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FP levels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provide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ven more decisive result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NjYWxlcy1DYW1wb3M8L0F1dGhvcj48WWVhcj4yMDE3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NjYWxlcy1DYW1wb3M8L0F1dGhvcj48WWVhcj4yMDE3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63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E9D9C23" w14:textId="77777777" w:rsidR="00CE7F69" w:rsidRPr="00A43030" w:rsidRDefault="00CE7F69" w:rsidP="00CE7F69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</w:p>
    <w:p w14:paraId="6F21C31A" w14:textId="576DB581" w:rsidR="00E7066C" w:rsidRPr="00CE7F69" w:rsidRDefault="000F2808" w:rsidP="00EF69FA">
      <w:pPr>
        <w:spacing w:line="360" w:lineRule="auto"/>
        <w:rPr>
          <w:rFonts w:ascii="Book Antiqua" w:eastAsia="宋体" w:hAnsi="Book Antiqua" w:cs="Times New Roman"/>
          <w:b/>
          <w:i/>
          <w:iCs/>
          <w:color w:val="000000" w:themeColor="text1"/>
          <w:sz w:val="24"/>
          <w:szCs w:val="24"/>
        </w:rPr>
      </w:pPr>
      <w:r w:rsidRPr="00CE7F69">
        <w:rPr>
          <w:rFonts w:ascii="Book Antiqua" w:eastAsia="宋体" w:hAnsi="Book Antiqua" w:cs="Times New Roman"/>
          <w:b/>
          <w:i/>
          <w:iCs/>
          <w:color w:val="000000" w:themeColor="text1"/>
          <w:sz w:val="24"/>
          <w:szCs w:val="24"/>
        </w:rPr>
        <w:t>Evaluation of therapeutic response</w:t>
      </w:r>
    </w:p>
    <w:p w14:paraId="7D46A3B1" w14:textId="26D8E79D" w:rsidR="00E7066C" w:rsidRPr="00A43030" w:rsidRDefault="000F2808" w:rsidP="00CE7F69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bookmarkStart w:id="58" w:name="OLE_LINK6"/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</w:t>
      </w:r>
      <w:bookmarkEnd w:id="58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uptake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is </w:t>
      </w:r>
      <w:r w:rsidR="00FA66F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losely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related to therapeutic response in HCC and can offer additional information on the risk of HCC recurrence after </w:t>
      </w:r>
      <w:r w:rsidR="00EE397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surgery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 PET status may be</w:t>
      </w:r>
      <w:r w:rsidR="00526C8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ignificant and independent risk factor for posttreatment recurrence of HCC</w:t>
      </w:r>
      <w:r w:rsidR="008747E9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fter LT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YWthZGE8L0F1dGhvcj48WWVhcj4yMDE3PC9ZZWFyPjxS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YWthZGE8L0F1dGhvcj48WWVhcj4yMDE3PC9ZZWFyPjxS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55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PET-CT scans reflect tissue metabolism, while the size changes </w:t>
      </w:r>
      <w:r w:rsidR="00035C6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do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not serve as a predictor </w:t>
      </w:r>
      <w:r w:rsidR="006F0065">
        <w:rPr>
          <w:rFonts w:ascii="Book Antiqua" w:eastAsia="宋体" w:hAnsi="Book Antiqua" w:cs="Times New Roman"/>
          <w:color w:val="000000" w:themeColor="text1"/>
          <w:sz w:val="24"/>
          <w:szCs w:val="24"/>
        </w:rPr>
        <w:t>of</w:t>
      </w:r>
      <w:r w:rsidR="006F006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umor control.</w:t>
      </w:r>
    </w:p>
    <w:p w14:paraId="1F57E082" w14:textId="54B7F902" w:rsidR="002E77F5" w:rsidRPr="00CE7F69" w:rsidRDefault="000F2808" w:rsidP="00CE7F69">
      <w:pPr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SUV ratio is an important factor affecting treatment response, and </w:t>
      </w:r>
      <w:r w:rsidR="00FA66F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decreased SUV ratio after </w:t>
      </w:r>
      <w:r w:rsidR="000F61FD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external beam radiotherapy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is associated with the degree of tumor necrosis on the histologic</w:t>
      </w:r>
      <w:r w:rsidR="00FA66F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l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examination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aW08L0F1dGhvcj48WWVhcj4yMDEyPC9ZZWFyPjxSZWNO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aW08L0F1dGhvcj48WWVhcj4yMDEyPC9ZZWFyPjxSZWNO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64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Kim </w:t>
      </w:r>
      <w:r w:rsidRPr="00CE7F69">
        <w:rPr>
          <w:rFonts w:ascii="Book Antiqua" w:eastAsia="宋体" w:hAnsi="Book Antiqua" w:cs="Times New Roman"/>
          <w:i/>
          <w:iCs/>
          <w:color w:val="000000" w:themeColor="text1"/>
          <w:sz w:val="24"/>
          <w:szCs w:val="24"/>
        </w:rPr>
        <w:t>et al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aW08L0F1dGhvcj48WWVhcj4yMDE2PC9ZZWFyPjxSZWNO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aW08L0F1dGhvcj48WWVhcj4yMDE2PC9ZZWFyPjxSZWNO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65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indicated that the maximum tumor-</w:t>
      </w:r>
      <w:r w:rsidR="00FA66F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o-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background</w:t>
      </w:r>
      <w:r w:rsidR="00FA66F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ratio calculated by </w:t>
      </w:r>
      <w:r w:rsidR="00665AD6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inferior vena cava (</w:t>
      </w:r>
      <w:proofErr w:type="spellStart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BR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bscript"/>
        </w:rPr>
        <w:t>IVCmax</w:t>
      </w:r>
      <w:proofErr w:type="spellEnd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) and </w:t>
      </w:r>
      <w:r w:rsidR="0047799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uptake-volume product measured by margin thresholds of the TBR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bscript"/>
        </w:rPr>
        <w:t>IVC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exhibit higher predictive power </w:t>
      </w:r>
      <w:r w:rsidR="006E7DA1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for patients after transplantation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an other indices. PET</w:t>
      </w:r>
      <w:r w:rsidR="00B2248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T was also performed 1 mo</w:t>
      </w:r>
      <w:r w:rsidR="000C49E2">
        <w:rPr>
          <w:rFonts w:ascii="Book Antiqua" w:eastAsia="宋体" w:hAnsi="Book Antiqua" w:cs="Times New Roman" w:hint="eastAsia"/>
          <w:color w:val="000000" w:themeColor="text1"/>
          <w:sz w:val="24"/>
          <w:szCs w:val="24"/>
        </w:rPr>
        <w:t>n</w:t>
      </w:r>
      <w:r w:rsidR="000C49E2">
        <w:rPr>
          <w:rFonts w:ascii="Book Antiqua" w:eastAsia="宋体" w:hAnsi="Book Antiqua" w:cs="Times New Roman"/>
          <w:color w:val="000000" w:themeColor="text1"/>
          <w:sz w:val="24"/>
          <w:szCs w:val="24"/>
        </w:rPr>
        <w:t>th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fter interventional treatment to evaluate the therapeutic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lastRenderedPageBreak/>
        <w:t xml:space="preserve">response. Song </w:t>
      </w:r>
      <w:r w:rsidRPr="00CE7F69">
        <w:rPr>
          <w:rFonts w:ascii="Book Antiqua" w:eastAsia="宋体" w:hAnsi="Book Antiqua" w:cs="Times New Roman"/>
          <w:i/>
          <w:iCs/>
          <w:color w:val="000000" w:themeColor="text1"/>
          <w:sz w:val="24"/>
          <w:szCs w:val="24"/>
        </w:rPr>
        <w:t>et al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b25nPC9BdXRob3I+PFllYXI+MjAxNTwvWWVhcj48UmVj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==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b25nPC9BdXRob3I+PFllYXI+MjAxNTwvWWVhcj48UmVj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==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66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revealed that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-FDG PET</w:t>
      </w:r>
      <w:r w:rsidR="00B2248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T was efficient in assessing the viability of HCC after </w:t>
      </w:r>
      <w:proofErr w:type="spellStart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ranscatheter</w:t>
      </w:r>
      <w:proofErr w:type="spellEnd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rterial chemoembolization (TACE) and </w:t>
      </w:r>
      <w:r w:rsidR="0047799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was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superior to CECT in grades I and II and similar in grade III</w:t>
      </w:r>
      <w:r w:rsidR="0083691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; moreover,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nonattenuation</w:t>
      </w:r>
      <w:proofErr w:type="spellEnd"/>
      <w:r w:rsidR="0026199E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orrected PET data may be helpful </w:t>
      </w:r>
      <w:r w:rsidR="004E651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or avoiding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false-positive</w:t>
      </w:r>
      <w:r w:rsidR="00FA66F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results of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racer uptake induced by </w:t>
      </w:r>
      <w:proofErr w:type="spellStart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lipiodol</w:t>
      </w:r>
      <w:proofErr w:type="spellEnd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deposition</w:t>
      </w:r>
      <w:r w:rsidR="00C15CAE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(Fig</w:t>
      </w:r>
      <w:r w:rsidR="00CE7F69">
        <w:rPr>
          <w:rFonts w:ascii="Book Antiqua" w:eastAsia="宋体" w:hAnsi="Book Antiqua" w:cs="Times New Roman"/>
          <w:color w:val="000000" w:themeColor="text1"/>
          <w:sz w:val="24"/>
          <w:szCs w:val="24"/>
        </w:rPr>
        <w:t>ure</w:t>
      </w:r>
      <w:r w:rsidR="00C15CAE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1)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</w:p>
    <w:p w14:paraId="77ED3B6F" w14:textId="42D59E9F" w:rsidR="00E7066C" w:rsidRPr="00A43030" w:rsidRDefault="000F2808" w:rsidP="00CE7F69">
      <w:pPr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LR </w:t>
      </w:r>
      <w:r w:rsidR="00FA66F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only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represents the point of the highest metabolic activity of the tumor and does not account for the tumor extent</w:t>
      </w:r>
      <w:r w:rsidR="001A32E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while </w:t>
      </w:r>
      <w:r w:rsidR="0076657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m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etabolic tumor volume (MTV) is </w:t>
      </w:r>
      <w:r w:rsidR="00FA66F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 </w:t>
      </w:r>
      <w:r w:rsidR="001A32E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better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parameter that</w:t>
      </w:r>
      <w:r w:rsidR="001A32E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represents the extent of abnormally increased FDG uptake by tumor tissue beyond the intensity of FDG uptake in normal tissue</w:t>
      </w:r>
      <w:r w:rsidR="001A32E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MTV may be an independent prognostic factor for PFS and OS in patients with HCC after TACE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ZWU8L0F1dGhvcj48WWVhcj4yMDE1PC9ZZWFyPjxSZWNO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==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ZWU8L0F1dGhvcj48WWVhcj4yMDE1PC9ZZWFyPjxSZWNO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==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67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</w:p>
    <w:p w14:paraId="630DFAF9" w14:textId="048690CE" w:rsidR="00E7066C" w:rsidRPr="00A43030" w:rsidRDefault="000F2808" w:rsidP="00CE7F69">
      <w:pPr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part from HCC,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PET-CT is also a good </w:t>
      </w:r>
      <w:r w:rsidR="006F0065" w:rsidRPr="00A43030">
        <w:rPr>
          <w:rFonts w:ascii="Book Antiqua" w:hAnsi="Book Antiqua" w:cs="Times New Roman"/>
          <w:color w:val="000000" w:themeColor="text1"/>
          <w:sz w:val="24"/>
          <w:szCs w:val="24"/>
        </w:rPr>
        <w:t>predicti</w:t>
      </w:r>
      <w:r w:rsidR="006F0065">
        <w:rPr>
          <w:rFonts w:ascii="Book Antiqua" w:hAnsi="Book Antiqua" w:cs="Times New Roman"/>
          <w:color w:val="000000" w:themeColor="text1"/>
          <w:sz w:val="24"/>
          <w:szCs w:val="24"/>
        </w:rPr>
        <w:t>ve</w:t>
      </w:r>
      <w:r w:rsidR="006F0065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tool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assess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eatment outcomes of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CC metastasis and for the early identification of treatment failure, especially when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dditional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treatments remain a possibility.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One study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owed that </w:t>
      </w:r>
      <w:bookmarkStart w:id="59" w:name="OLE_LINK21"/>
      <w:bookmarkStart w:id="60" w:name="OLE_LINK23"/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preradiotherapy</w:t>
      </w:r>
      <w:bookmarkEnd w:id="59"/>
      <w:bookmarkEnd w:id="60"/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V ratios and a decline in 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postradiotherapy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V ratios were identified as independent predictive factors for bone metastasis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when combined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se factors predicted outcomes much more effectively than other method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9pPC9BdXRob3I+PFllYXI+MjAxNDwvWWVhcj48UmVj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9pPC9BdXRob3I+PFllYXI+MjAxNDwvWWVhcj48UmVj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68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2A6200CB" w14:textId="77777777" w:rsidR="00E7066C" w:rsidRPr="006F0065" w:rsidRDefault="00E7066C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0CC53986" w14:textId="11EC236D" w:rsidR="00E7066C" w:rsidRPr="00A43030" w:rsidRDefault="00CE7F69" w:rsidP="00EF69F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  <w:t>DUAL-TRACER PET-CT</w:t>
      </w:r>
    </w:p>
    <w:p w14:paraId="0D83D26D" w14:textId="396DD4C0" w:rsidR="006A1C99" w:rsidRPr="00CE7F69" w:rsidRDefault="000F2808" w:rsidP="006D0026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ual-tracer PET-CT with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-ACT and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are biochemical probes of HCC and are complementary to each other.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C-ACT uptake is related to well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-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differentiated HCC and a less aggressive cancer or a fair prognosi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YXJrPC9BdXRob3I+PFllYXI+MjAxODwvWWVhcj48UmVj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YXJrPC9BdXRob3I+PFllYXI+MjAxODwvWWVhcj48UmVj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69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 The regenerative nodules are avid for either of the two tracers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hey can be distinguished from HCC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1bmc8L0F1dGhvcj48WWVhcj4yMDEzPC9ZZWFyPjxS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1bmc8L0F1dGhvcj48WWVhcj4yMDEzPC9ZZWFyPjxS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70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E7F69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mbining </w:t>
      </w:r>
      <w:bookmarkStart w:id="61" w:name="_Hlk10274162"/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C-</w:t>
      </w:r>
      <w:bookmarkEnd w:id="61"/>
      <w:r w:rsidR="00936FF0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OL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</w:t>
      </w:r>
      <w:r w:rsidR="004919F0" w:rsidRPr="00A4303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T may also be a valuable option to detect HCC in the background of chronic liver disease.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C-</w:t>
      </w:r>
      <w:r w:rsidR="00936FF0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OL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proves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detection rate for HCC in cases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ar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negative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 </w:t>
      </w:r>
      <w:r w:rsidR="009807A9" w:rsidRPr="00A43030">
        <w:rPr>
          <w:rFonts w:ascii="Book Antiqua" w:hAnsi="Book Antiqua" w:cs="Times New Roman"/>
          <w:color w:val="000000" w:themeColor="text1"/>
          <w:sz w:val="24"/>
          <w:szCs w:val="24"/>
        </w:rPr>
        <w:t>conventional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</w:t>
      </w:r>
      <w:r w:rsidR="004919F0" w:rsidRPr="00A4303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CT</w:t>
      </w:r>
      <w:r w:rsidR="00D452F9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</w:t>
      </w:r>
      <w:r w:rsidR="00CE7F69">
        <w:rPr>
          <w:rFonts w:ascii="Book Antiqua" w:hAnsi="Book Antiqua" w:cs="Times New Roman"/>
          <w:color w:val="000000" w:themeColor="text1"/>
          <w:sz w:val="24"/>
          <w:szCs w:val="24"/>
        </w:rPr>
        <w:t>ure</w:t>
      </w:r>
      <w:r w:rsidR="00D452F9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2)</w:t>
      </w:r>
      <w:r w:rsidR="00DC28FC" w:rsidRPr="00A4303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he combination of two tracers </w:t>
      </w:r>
      <w:r w:rsidR="00DC28FC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increase the sensitivity of PET</w:t>
      </w:r>
      <w:r w:rsidR="004919F0" w:rsidRPr="00A4303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T to </w:t>
      </w:r>
      <w:r w:rsidR="00DC28FC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pproximately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93%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N0aWxsYS1MaWV2cmU8L0F1dGhvcj48WWVhcj4yMDE2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N0aWxsYS1MaWV2cmU8L0F1dGhvcj48WWVhcj4yMDE2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71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Dual-tracer PET-CT enhances its </w:t>
      </w:r>
      <w:r w:rsidR="00560A80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pacity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to identify lesions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and benefit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management of HCC patients.</w:t>
      </w:r>
    </w:p>
    <w:p w14:paraId="040856E3" w14:textId="77777777" w:rsidR="00E7066C" w:rsidRPr="00A43030" w:rsidRDefault="00E7066C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4EFA05D3" w14:textId="460A2256" w:rsidR="00E7066C" w:rsidRPr="00A43030" w:rsidRDefault="00CE7F69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DYNAMIC BLOOD FLOW AND </w:t>
      </w:r>
      <w:bookmarkStart w:id="62" w:name="_Hlk3148280"/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DUAL-PHASE PET IMAGING</w:t>
      </w:r>
      <w:bookmarkEnd w:id="62"/>
    </w:p>
    <w:p w14:paraId="68BE54CE" w14:textId="4587A024" w:rsidR="00E7066C" w:rsidRPr="00A43030" w:rsidRDefault="000F2808" w:rsidP="00CE7F69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lastRenderedPageBreak/>
        <w:t xml:space="preserve">To obtain a better diagnostic result, </w:t>
      </w:r>
      <w:r w:rsidR="00FA66F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dditional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emerging technologies </w:t>
      </w:r>
      <w:r w:rsidR="00FA66F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an be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erformed, including early dynamic PET imaging and dual-phase PET-CT. </w:t>
      </w:r>
      <w:r w:rsidR="00FA66F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D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ynamic </w:t>
      </w:r>
      <w:bookmarkStart w:id="63" w:name="_Hlk2880702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blood flow</w:t>
      </w:r>
      <w:bookmarkEnd w:id="63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PET-CT is centered on the liver, </w:t>
      </w:r>
      <w:r w:rsidR="00FA66F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beginning with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e injection of</w:t>
      </w:r>
      <w:bookmarkStart w:id="64" w:name="OLE_LINK7"/>
      <w:bookmarkStart w:id="65" w:name="OLE_LINK8"/>
      <w:r w:rsidR="009149B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</w:t>
      </w:r>
      <w:bookmarkEnd w:id="64"/>
      <w:bookmarkEnd w:id="65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reveal information about both the spatial distribution and temporal kinetics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e tumor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, and enables quantitative interpretation of PET data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Dutta&lt;/Author&gt;&lt;Year&gt;2013&lt;/Year&gt;&lt;RecNum&gt;56&lt;/RecNum&gt;&lt;DisplayText&gt;&lt;style face="superscript"&gt;[72]&lt;/style&gt;&lt;/DisplayText&gt;&lt;record&gt;&lt;rec-number&gt;56&lt;/rec-number&gt;&lt;foreign-keys&gt;&lt;key app="EN" db-id="dts02dvzzwx224eawdwp2dt7wev0s5xtp90z" timestamp="1544971723"&gt;56&lt;/key&gt;&lt;/foreign-keys&gt;&lt;ref-type name="Journal Article"&gt;17&lt;/ref-type&gt;&lt;contributors&gt;&lt;authors&gt;&lt;author&gt;Dutta, J.&lt;/author&gt;&lt;author&gt;Leahy, R. M.&lt;/author&gt;&lt;author&gt;Li, Q.&lt;/author&gt;&lt;/authors&gt;&lt;/contributors&gt;&lt;auth-address&gt;Center for Advanced Medical Imaging Sciences, Department of Radiology, Massachusetts General Hospital, Boston, Massachusetts, United States of America.&lt;/auth-address&gt;&lt;titles&gt;&lt;title&gt;Non-local means denoising of dynamic PET images&lt;/title&gt;&lt;secondary-title&gt;PLoS One&lt;/secondary-title&gt;&lt;/titles&gt;&lt;periodical&gt;&lt;full-title&gt;PLoS One&lt;/full-title&gt;&lt;/periodical&gt;&lt;pages&gt;e81390&lt;/pages&gt;&lt;volume&gt;8&lt;/volume&gt;&lt;number&gt;12&lt;/number&gt;&lt;edition&gt;2013/12/18&lt;/edition&gt;&lt;keywords&gt;&lt;keyword&gt;Analysis of Variance&lt;/keyword&gt;&lt;keyword&gt;Animals&lt;/keyword&gt;&lt;keyword&gt;Carcinoma, Hepatocellular/diagnostic imaging&lt;/keyword&gt;&lt;keyword&gt;Fluorodeoxyglucose F18&lt;/keyword&gt;&lt;keyword&gt;Image Processing, Computer-Assisted/*methods&lt;/keyword&gt;&lt;keyword&gt;Liver Neoplasms/diagnostic imaging&lt;/keyword&gt;&lt;keyword&gt;Mice&lt;/keyword&gt;&lt;keyword&gt;Phantoms, Imaging&lt;/keyword&gt;&lt;keyword&gt;Positron-Emission Tomography/*methods&lt;/keyword&gt;&lt;keyword&gt;*Signal-To-Noise Ratio&lt;/keyword&gt;&lt;/keywords&gt;&lt;dates&gt;&lt;year&gt;2013&lt;/year&gt;&lt;/dates&gt;&lt;isbn&gt;1932-6203 (Electronic)&amp;#xD;1932-6203 (Linking)&lt;/isbn&gt;&lt;accession-num&gt;24339921&lt;/accession-num&gt;&lt;urls&gt;&lt;related-urls&gt;&lt;url&gt;https://www.ncbi.nlm.nih.gov/pubmed/24339921&lt;/url&gt;&lt;/related-urls&gt;&lt;/urls&gt;&lt;custom2&gt;PMC3855264&lt;/custom2&gt;&lt;electronic-resource-num&gt;10.1371/journal.pone.0081390&lt;/electronic-resource-num&gt;&lt;language&gt;eng&lt;/language&gt;&lt;/record&gt;&lt;/Cite&gt;&lt;/EndNote&gt;</w:instrTex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72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68C844EA" w14:textId="62073AD4" w:rsidR="00E7066C" w:rsidRPr="00A43030" w:rsidRDefault="000F2808" w:rsidP="00CE7F69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Time-activity curves are generated from the mean activities for each volume of interest; three blood flow parameters related to the first-pass delivery of FDG are acquired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luding peak intensity, time to peak (TTP), and hepatic perfusion index (HPI), which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ar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derived for the HCC lesion and the background liver parenchyma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Juc3RpbmU8L0F1dGhvcj48WWVhcj4yMDExPC9ZZWFy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Juc3RpbmU8L0F1dGhvcj48WWVhcj4yMDExPC9ZZWFy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42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Studies show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that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TP and HPI demonstrate significantly better performances than 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SUV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bscript"/>
        </w:rPr>
        <w:t>max</w:t>
      </w:r>
      <w:proofErr w:type="spellEnd"/>
      <w:r w:rsidR="009149B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="00257A6E" w:rsidRPr="00A43030">
        <w:rPr>
          <w:rFonts w:ascii="Book Antiqua" w:hAnsi="Book Antiqua" w:cs="Times New Roman"/>
          <w:color w:val="000000" w:themeColor="text1"/>
          <w:sz w:val="24"/>
          <w:szCs w:val="24"/>
        </w:rPr>
        <w:t>the discrimination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tween HCC and background liver tissue, and HPI represents the percentage of arterial supply of the total blood flow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liver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Early dynamic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-CT generate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ificantly greater contrast during the arterial phase of imaging and similar contrast during the venous phase compared to CECT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Freesmeyer&lt;/Author&gt;&lt;Year&gt;2014&lt;/Year&gt;&lt;RecNum&gt;46&lt;/RecNum&gt;&lt;DisplayText&gt;&lt;style face="superscript"&gt;[73]&lt;/style&gt;&lt;/DisplayText&gt;&lt;record&gt;&lt;rec-number&gt;46&lt;/rec-number&gt;&lt;foreign-keys&gt;&lt;key app="EN" db-id="dts02dvzzwx224eawdwp2dt7wev0s5xtp90z" timestamp="1544971723"&gt;46&lt;/key&gt;&lt;/foreign-keys&gt;&lt;ref-type name="Journal Article"&gt;17&lt;/ref-type&gt;&lt;contributors&gt;&lt;authors&gt;&lt;author&gt;Freesmeyer, M.&lt;/author&gt;&lt;author&gt;Winkens, T.&lt;/author&gt;&lt;author&gt;Schierz, J. H.&lt;/author&gt;&lt;/authors&gt;&lt;/contributors&gt;&lt;auth-address&gt;Clinic of Nuclear Medicine, Jena University Hospital, Bachstrasse 18, 07740, Jena, Germany, martin.freesmeyer@med.uni-jena.de.&lt;/auth-address&gt;&lt;titles&gt;&lt;title&gt;Contrast between hypervascularized liver lesions and hepatic parenchyma: early dynamic PET versus contrast-enhanced CT&lt;/title&gt;&lt;secondary-title&gt;Ann Nucl Med&lt;/secondary-title&gt;&lt;/titles&gt;&lt;periodical&gt;&lt;full-title&gt;Ann Nucl Med&lt;/full-title&gt;&lt;/periodical&gt;&lt;pages&gt;664-8&lt;/pages&gt;&lt;volume&gt;28&lt;/volume&gt;&lt;number&gt;7&lt;/number&gt;&lt;edition&gt;2014/06/07&lt;/edition&gt;&lt;keywords&gt;&lt;keyword&gt;Carcinoma, Hepatocellular/blood supply/*diagnosis/diagnostic imaging&lt;/keyword&gt;&lt;keyword&gt;*Contrast Media&lt;/keyword&gt;&lt;keyword&gt;Female&lt;/keyword&gt;&lt;keyword&gt;Humans&lt;/keyword&gt;&lt;keyword&gt;Liver Neoplasms/blood supply/*diagnosis/diagnostic imaging&lt;/keyword&gt;&lt;keyword&gt;Male&lt;/keyword&gt;&lt;keyword&gt;Middle Aged&lt;/keyword&gt;&lt;keyword&gt;Multimodal Imaging&lt;/keyword&gt;&lt;keyword&gt;*Neovascularization, Pathologic&lt;/keyword&gt;&lt;keyword&gt;Pilot Projects&lt;/keyword&gt;&lt;keyword&gt;Positron-Emission Tomography/*methods&lt;/keyword&gt;&lt;keyword&gt;Retrospective Studies&lt;/keyword&gt;&lt;keyword&gt;Tomography, X-Ray Computed/*methods&lt;/keyword&gt;&lt;/keywords&gt;&lt;dates&gt;&lt;year&gt;2014&lt;/year&gt;&lt;pub-dates&gt;&lt;date&gt;Aug&lt;/date&gt;&lt;/pub-dates&gt;&lt;/dates&gt;&lt;isbn&gt;1864-6433 (Electronic)&amp;#xD;0914-7187 (Linking)&lt;/isbn&gt;&lt;accession-num&gt;24903245&lt;/accession-num&gt;&lt;urls&gt;&lt;related-urls&gt;&lt;url&gt;https://www.ncbi.nlm.nih.gov/pubmed/24903245&lt;/url&gt;&lt;/related-urls&gt;&lt;/urls&gt;&lt;electronic-resource-num&gt;10.1007/s12149-014-0862-5&lt;/electronic-resource-num&gt;&lt;language&gt;eng&lt;/language&gt;&lt;/record&gt;&lt;/Cite&gt;&lt;/EndNote&gt;</w:instrTex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73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8446CD9" w14:textId="4A68CA7B" w:rsidR="006A1C99" w:rsidRPr="00A43030" w:rsidRDefault="000F2808" w:rsidP="00CE7F69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course, a </w:t>
      </w:r>
      <w:r w:rsidR="001F7A5D" w:rsidRPr="00A43030">
        <w:rPr>
          <w:rFonts w:ascii="Book Antiqua" w:hAnsi="Book Antiqua" w:cs="Times New Roman"/>
          <w:color w:val="000000" w:themeColor="text1"/>
          <w:sz w:val="24"/>
          <w:szCs w:val="24"/>
        </w:rPr>
        <w:t>conventional (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standard static</w:t>
      </w:r>
      <w:r w:rsidR="001F7A5D" w:rsidRPr="00A4303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ET-CT scan of the torso is routinely performed 60 min after FDG injection.</w:t>
      </w:r>
      <w:r w:rsidR="00D8366C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arly dynamic </w:t>
      </w:r>
      <w:r w:rsidR="00D8366C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D8366C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PET-CT allows for the improvement of the detection rate for HCC in cases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are </w:t>
      </w:r>
      <w:r w:rsidR="00D8366C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negative for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CC on </w:t>
      </w:r>
      <w:r w:rsidR="00AE0135" w:rsidRPr="00A43030">
        <w:rPr>
          <w:rFonts w:ascii="Book Antiqua" w:hAnsi="Book Antiqua" w:cs="Times New Roman"/>
          <w:color w:val="000000" w:themeColor="text1"/>
          <w:sz w:val="24"/>
          <w:szCs w:val="24"/>
        </w:rPr>
        <w:t>conventional</w:t>
      </w:r>
      <w:r w:rsidR="00D8366C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8366C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D8366C"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</w:t>
      </w:r>
      <w:r w:rsidR="00B22488" w:rsidRPr="00A4303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D8366C" w:rsidRPr="00A43030">
        <w:rPr>
          <w:rFonts w:ascii="Book Antiqua" w:hAnsi="Book Antiqua" w:cs="Times New Roman"/>
          <w:color w:val="000000" w:themeColor="text1"/>
          <w:sz w:val="24"/>
          <w:szCs w:val="24"/>
        </w:rPr>
        <w:t>CT</w:t>
      </w:r>
      <w:r w:rsidR="00D52B71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</w:t>
      </w:r>
      <w:r w:rsidR="00CE7F69">
        <w:rPr>
          <w:rFonts w:ascii="Book Antiqua" w:hAnsi="Book Antiqua" w:cs="Times New Roman"/>
          <w:color w:val="000000" w:themeColor="text1"/>
          <w:sz w:val="24"/>
          <w:szCs w:val="24"/>
        </w:rPr>
        <w:t>ure</w:t>
      </w:r>
      <w:r w:rsidR="00D52B71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3)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D52B71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D52B71" w:rsidRPr="00A43030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mbination of early dynamic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PET-CT and </w:t>
      </w:r>
      <w:r w:rsidR="00AE0135" w:rsidRPr="00A43030">
        <w:rPr>
          <w:rFonts w:ascii="Book Antiqua" w:hAnsi="Book Antiqua" w:cs="Times New Roman"/>
          <w:color w:val="000000" w:themeColor="text1"/>
          <w:sz w:val="24"/>
          <w:szCs w:val="24"/>
        </w:rPr>
        <w:t>conventional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ET-CT improves the detection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bility </w:t>
      </w:r>
      <w:r w:rsidR="009149B8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9149B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r w:rsidR="00130355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Wang&lt;/Author&gt;&lt;Year&gt;2015&lt;/Year&gt;&lt;RecNum&gt;165&lt;/RecNum&gt;&lt;DisplayText&gt;&lt;style face="superscript"&gt;[74]&lt;/style&gt;&lt;/DisplayText&gt;&lt;record&gt;&lt;rec-number&gt;165&lt;/rec-number&gt;&lt;foreign-keys&gt;&lt;key app="EN" db-id="dts02dvzzwx224eawdwp2dt7wev0s5xtp90z" timestamp="1551883838"&gt;165&lt;/key&gt;&lt;/foreign-keys&gt;&lt;ref-type name="Journal Article"&gt;17&lt;/ref-type&gt;&lt;contributors&gt;&lt;authors&gt;&lt;author&gt;Wang, ShaoBo&lt;/author&gt;&lt;author&gt;Wu, HuBing&lt;/author&gt;&lt;author&gt;Wang, QuanShi&lt;/author&gt;&lt;author&gt;Zhou, WenLan&lt;/author&gt;&lt;author&gt;Tian, Ying&lt;/author&gt;&lt;author&gt;Li, HongSheng&lt;/author&gt;&lt;author&gt;Ji, YunHai&lt;/author&gt;&lt;author&gt;Lv, Liang&lt;/author&gt;&lt;/authors&gt;&lt;/contributors&gt;&lt;auth-address&gt;;[ 1 ] Southern Med Univ, Nanfang Hosp, NanFang PET Ctr, Guangzhou 510515, Guangdong, Peoples R China[ 2 ] First Peoples Hosp Yunnan Prov, Dept Radiol, Kunming, Peoples R China&lt;/auth-address&gt;&lt;titles&gt;&lt;title&gt;Combined early dynamic (18)F-FDG PET/CT and conventional whole-body (18)F-FDG PET/CT provide one-stop imaging for detecting hepatocellular carcinoma&lt;/title&gt;&lt;secondary-title&gt;Clinics and Research in Hepatology and Gastroenterology&lt;/secondary-title&gt;&lt;/titles&gt;&lt;periodical&gt;&lt;full-title&gt;Clinics and Research in Hepatology and Gastroenterology&lt;/full-title&gt;&lt;/periodical&gt;&lt;pages&gt;324-330&lt;/pages&gt;&lt;number&gt;No.3&lt;/number&gt;&lt;dates&gt;&lt;year&gt;2015&lt;/year&gt;&lt;/dates&gt;&lt;accession-num&gt;25487755&lt;/accession-num&gt;&lt;urls&gt;&lt;/urls&gt;&lt;electronic-resource-num&gt;10.1016/j.clinre.2014.10.010&lt;/electronic-resource-num&gt;&lt;remote-database-provider&gt;&lt;style face="normal" font="default" charset="134" size="100%"&gt;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>超星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>&lt;/style&gt;&lt;/remote-database-provider&gt;&lt;/record&gt;&lt;/Cite&gt;&lt;/EndNote&gt;</w:instrText>
      </w:r>
      <w:r w:rsidR="00130355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74]</w:t>
      </w:r>
      <w:r w:rsidR="00130355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se results indicate that dynamic PET-CT may serve as an alternative where CECT or other conventional contrast-enhanced modalities are contraindicated or unavailable. However, </w:t>
      </w:r>
      <w:r w:rsidR="00243C2D" w:rsidRPr="00A43030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ly dynamic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-CT show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erfusion parameters, and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 absorbed into cells and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com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involved in intracellular metabolism at the same time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Wang&lt;/Author&gt;&lt;Year&gt;2015&lt;/Year&gt;&lt;RecNum&gt;165&lt;/RecNum&gt;&lt;DisplayText&gt;&lt;style face="superscript"&gt;[74]&lt;/style&gt;&lt;/DisplayText&gt;&lt;record&gt;&lt;rec-number&gt;165&lt;/rec-number&gt;&lt;foreign-keys&gt;&lt;key app="EN" db-id="dts02dvzzwx224eawdwp2dt7wev0s5xtp90z" timestamp="1551883838"&gt;165&lt;/key&gt;&lt;/foreign-keys&gt;&lt;ref-type name="Journal Article"&gt;17&lt;/ref-type&gt;&lt;contributors&gt;&lt;authors&gt;&lt;author&gt;Wang, ShaoBo&lt;/author&gt;&lt;author&gt;Wu, HuBing&lt;/author&gt;&lt;author&gt;Wang, QuanShi&lt;/author&gt;&lt;author&gt;Zhou, WenLan&lt;/author&gt;&lt;author&gt;Tian, Ying&lt;/author&gt;&lt;author&gt;Li, HongSheng&lt;/author&gt;&lt;author&gt;Ji, YunHai&lt;/author&gt;&lt;author&gt;Lv, Liang&lt;/author&gt;&lt;/authors&gt;&lt;/contributors&gt;&lt;auth-address&gt;;[ 1 ] Southern Med Univ, Nanfang Hosp, NanFang PET Ctr, Guangzhou 510515, Guangdong, Peoples R China[ 2 ] First Peoples Hosp Yunnan Prov, Dept Radiol, Kunming, Peoples R China&lt;/auth-address&gt;&lt;titles&gt;&lt;title&gt;Combined early dynamic (18)F-FDG PET/CT and conventional whole-body (18)F-FDG PET/CT provide one-stop imaging for detecting hepatocellular carcinoma&lt;/title&gt;&lt;secondary-title&gt;Clinics and Research in Hepatology and Gastroenterology&lt;/secondary-title&gt;&lt;/titles&gt;&lt;periodical&gt;&lt;full-title&gt;Clinics and Research in Hepatology and Gastroenterology&lt;/full-title&gt;&lt;/periodical&gt;&lt;pages&gt;324-330&lt;/pages&gt;&lt;number&gt;No.3&lt;/number&gt;&lt;dates&gt;&lt;year&gt;2015&lt;/year&gt;&lt;/dates&gt;&lt;accession-num&gt;25487755&lt;/accession-num&gt;&lt;urls&gt;&lt;/urls&gt;&lt;electronic-resource-num&gt;10.1016/j.clinre.2014.10.010&lt;/electronic-resource-num&gt;&lt;remote-database-provider&gt;&lt;style face="normal" font="default" charset="134" size="100%"&gt;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>超星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>&lt;/style&gt;&lt;/remote-database-provider&gt;&lt;/record&gt;&lt;/Cite&gt;&lt;/EndNote&gt;</w:instrTex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74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;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efore,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more precise algorithms are needed to separate these parameters from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ose necessary for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ag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>e analyse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n addition, formal and prospective clinical studies with a larger number of subjects are needed to explore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value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arly dynamic 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FA66F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PET-CT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in HCC diagnosis.</w:t>
      </w:r>
    </w:p>
    <w:p w14:paraId="782C69AD" w14:textId="1F310722" w:rsidR="00E7066C" w:rsidRPr="00A43030" w:rsidRDefault="000F2808" w:rsidP="00CE7F69">
      <w:pPr>
        <w:spacing w:line="360" w:lineRule="auto"/>
        <w:ind w:firstLineChars="100" w:firstLine="240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ual-phase PET </w:t>
      </w:r>
      <w:r w:rsidR="000832F6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gins </w:t>
      </w:r>
      <w:r w:rsidR="00CA78DC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whole</w:t>
      </w:r>
      <w:r w:rsidR="000832F6" w:rsidRPr="00A4303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body scanning 60</w:t>
      </w:r>
      <w:r w:rsidR="000832F6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n after the injection of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, and delayed scanning beg</w:t>
      </w:r>
      <w:r w:rsidR="008816D5" w:rsidRPr="00A43030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8816D5" w:rsidRPr="00A4303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pproximately 2</w:t>
      </w:r>
      <w:r w:rsidR="00881E86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 after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injection. The tumor may be more clearly visualized by delayed </w:t>
      </w:r>
      <w:r w:rsidR="00744975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T-CT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aging of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,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and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the uptake </w:t>
      </w:r>
      <w:r w:rsidR="00881E86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y be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higher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us supporting the diagnosis of HCC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dTwvQXV0aG9yPjxZZWFyPjIwMTc8L1llYXI+PFJlY051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dTwvQXV0aG9yPjxZZWFyPjIwMTc8L1llYXI+PFJlY051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75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2F2394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ual-phase imaging of </w:t>
      </w:r>
      <w:r w:rsidR="002F2394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2F2394" w:rsidRPr="00A43030">
        <w:rPr>
          <w:rFonts w:ascii="Book Antiqua" w:hAnsi="Book Antiqua" w:cs="Times New Roman"/>
          <w:color w:val="000000" w:themeColor="text1"/>
          <w:sz w:val="24"/>
          <w:szCs w:val="24"/>
        </w:rPr>
        <w:t>C-ACT PET acquires early scan immediately after tracer administration and conventional scan in 11-18 min,</w:t>
      </w:r>
      <w:r w:rsidR="007C7F86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</w:t>
      </w:r>
      <w:r w:rsidR="009149B8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and </w:t>
      </w:r>
      <w:r w:rsidR="007C7F86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it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ems to be an available method </w:t>
      </w:r>
      <w:r w:rsidR="00744975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the differential diagnosis of focal nodular hyperplasia (FNH) and small hemangioma from malignant lesion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dW88L0F1dGhvcj48WWVhcj4yMDE0PC9ZZWFyPjxSZWNO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dW88L0F1dGhvcj48WWVhcj4yMDE0PC9ZZWFyPjxSZWNO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76,77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Both FNH and small hemangioma are </w:t>
      </w:r>
      <w:proofErr w:type="spellStart"/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hypervascularized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sions and </w:t>
      </w:r>
      <w:r w:rsidR="00857A29" w:rsidRPr="00A43030">
        <w:rPr>
          <w:rFonts w:ascii="Book Antiqua" w:hAnsi="Book Antiqua" w:cs="Times New Roman"/>
          <w:color w:val="000000" w:themeColor="text1"/>
          <w:sz w:val="24"/>
          <w:szCs w:val="24"/>
        </w:rPr>
        <w:t>exhibit</w:t>
      </w:r>
      <w:r w:rsidR="00857A29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</w:t>
      </w:r>
      <w:r w:rsidR="00857A29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sitive tracer uptake ratios in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early-</w:t>
      </w:r>
      <w:r w:rsidR="00857A29" w:rsidRPr="00A43030">
        <w:rPr>
          <w:rFonts w:ascii="Book Antiqua" w:hAnsi="Book Antiqua" w:cs="Times New Roman"/>
          <w:color w:val="000000" w:themeColor="text1"/>
          <w:sz w:val="24"/>
          <w:szCs w:val="24"/>
        </w:rPr>
        <w:t>phase imaging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, followed by an immediate decline in the</w:t>
      </w:r>
      <w:r w:rsidR="00857A29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ate phase</w:t>
      </w:r>
      <w:r w:rsidR="0029682B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dW88L0F1dGhvcj48WWVhcj4yMDE0PC9ZZWFyPjxSZWNO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</w:fldData>
        </w:fldChar>
      </w:r>
      <w:r w:rsidR="0029682B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29682B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dW88L0F1dGhvcj48WWVhcj4yMDE0PC9ZZWFyPjxSZWNO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</w:fldData>
        </w:fldChar>
      </w:r>
      <w:r w:rsidR="0029682B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29682B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29682B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9682B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29682B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29682B" w:rsidRPr="00A4303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6]</w:t>
      </w:r>
      <w:r w:rsidR="0029682B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57A29"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However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ll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-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differentiated HCC demonstrates an increasing tracer uptake over time.</w:t>
      </w:r>
      <w:r w:rsidR="003824B7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44975" w:rsidRPr="00A43030">
        <w:rPr>
          <w:rFonts w:ascii="Book Antiqua" w:hAnsi="Book Antiqua" w:cs="Times New Roman"/>
          <w:color w:val="000000" w:themeColor="text1"/>
          <w:sz w:val="24"/>
          <w:szCs w:val="24"/>
        </w:rPr>
        <w:t>Furthermore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A139CD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pared to CT, MRI</w:t>
      </w:r>
      <w:r w:rsidR="009149B8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139CD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ultrasound, </w:t>
      </w:r>
      <w:r w:rsidR="00744975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744975" w:rsidRPr="00A43030">
        <w:rPr>
          <w:rFonts w:ascii="Book Antiqua" w:hAnsi="Book Antiqua" w:cs="Times New Roman"/>
          <w:color w:val="000000" w:themeColor="text1"/>
          <w:sz w:val="24"/>
          <w:szCs w:val="24"/>
        </w:rPr>
        <w:t>C-ACT PET images are</w:t>
      </w:r>
      <w:r w:rsidR="00A139CD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t easy to acquire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because </w:t>
      </w:r>
      <w:r w:rsidR="00A139CD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A139CD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 has a short half-life (20 min),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which limits </w:t>
      </w:r>
      <w:r w:rsidR="00A139CD" w:rsidRPr="00A43030">
        <w:rPr>
          <w:rFonts w:ascii="Book Antiqua" w:hAnsi="Book Antiqua" w:cs="Times New Roman"/>
          <w:color w:val="000000" w:themeColor="text1"/>
          <w:sz w:val="24"/>
          <w:szCs w:val="24"/>
        </w:rPr>
        <w:t>its utility in clinical work.</w:t>
      </w:r>
    </w:p>
    <w:p w14:paraId="5ADF0948" w14:textId="77777777" w:rsidR="00E7066C" w:rsidRPr="00A43030" w:rsidRDefault="00E7066C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</w:p>
    <w:p w14:paraId="3973FDAD" w14:textId="6FDB1C40" w:rsidR="00E7066C" w:rsidRPr="00A43030" w:rsidRDefault="00EE593A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IMMUNO-PET</w:t>
      </w:r>
    </w:p>
    <w:p w14:paraId="31D7AC9E" w14:textId="312CA701" w:rsidR="00E7066C" w:rsidRPr="00A43030" w:rsidRDefault="000F2808" w:rsidP="00EE593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o date, immuno-PET has emerged as a targeted molecular imaging method that </w:t>
      </w:r>
      <w:r w:rsidR="00CD57D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represents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 promising approach for diagnosing HCC. Glypican-3 (GPC3) is a cell surface protein that is highly expressed in HCC, melanoma, and clear cell carcinoma of the ovary. </w:t>
      </w:r>
      <w:r w:rsidR="00744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GPC3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has been proposed as an immunohistochemistry marker to differentiate HCC from benign hepatocyte nodule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Ho&lt;/Author&gt;&lt;Year&gt;2011&lt;/Year&gt;&lt;RecNum&gt;163&lt;/RecNum&gt;&lt;DisplayText&gt;&lt;style face="superscript"&gt;[78]&lt;/style&gt;&lt;/DisplayText&gt;&lt;record&gt;&lt;rec-number&gt;163&lt;/rec-number&gt;&lt;foreign-keys&gt;&lt;key app="EN" db-id="dts02dvzzwx224eawdwp2dt7wev0s5xtp90z" timestamp="1551101054"&gt;163&lt;/key&gt;&lt;/foreign-keys&gt;&lt;ref-type name="Journal Article"&gt;17&lt;/ref-type&gt;&lt;contributors&gt;&lt;authors&gt;&lt;author&gt;Ho, M.&lt;/author&gt;&lt;author&gt;Kim, H.&lt;/author&gt;&lt;/authors&gt;&lt;/contributors&gt;&lt;auth-address&gt;Laboratory of Molecular Biology, Center for Cancer Research, National Cancer Institute, National Institutes of Health, Bethesda, MD 20892-4264, USA. homi@mail.nih.gov&lt;/auth-address&gt;&lt;titles&gt;&lt;title&gt;Glypican-3: a new target for cancer immunotherapy&lt;/title&gt;&lt;secondary-title&gt;Eur J Cancer&lt;/secondary-title&gt;&lt;/titles&gt;&lt;periodical&gt;&lt;full-title&gt;Eur J Cancer&lt;/full-title&gt;&lt;/periodical&gt;&lt;pages&gt;333-8&lt;/pages&gt;&lt;volume&gt;47&lt;/volume&gt;&lt;number&gt;3&lt;/number&gt;&lt;edition&gt;2010/11/30&lt;/edition&gt;&lt;keywords&gt;&lt;keyword&gt;Animals&lt;/keyword&gt;&lt;keyword&gt;Antibodies, Monoclonal/therapeutic use&lt;/keyword&gt;&lt;keyword&gt;Biomarkers, Tumor/metabolism&lt;/keyword&gt;&lt;keyword&gt;Cancer Vaccines/therapeutic use&lt;/keyword&gt;&lt;keyword&gt;Carcinoma, Hepatocellular/diagnosis/immunology/therapy&lt;/keyword&gt;&lt;keyword&gt;Glypicans/*immunology/metabolism&lt;/keyword&gt;&lt;keyword&gt;Humans&lt;/keyword&gt;&lt;keyword&gt;Immunohistochemistry&lt;/keyword&gt;&lt;keyword&gt;Immunotherapy/*methods&lt;/keyword&gt;&lt;keyword&gt;Liver Neoplasms/diagnosis/immunology/therapy&lt;/keyword&gt;&lt;keyword&gt;Mice&lt;/keyword&gt;&lt;keyword&gt;Neoplasm Proteins/*immunology&lt;/keyword&gt;&lt;keyword&gt;Neoplasms/diagnosis/*therapy&lt;/keyword&gt;&lt;/keywords&gt;&lt;dates&gt;&lt;year&gt;2011&lt;/year&gt;&lt;pub-dates&gt;&lt;date&gt;Feb&lt;/date&gt;&lt;/pub-dates&gt;&lt;/dates&gt;&lt;isbn&gt;1879-0852 (Electronic)&amp;#xD;0959-8049 (Linking)&lt;/isbn&gt;&lt;accession-num&gt;21112773&lt;/accession-num&gt;&lt;urls&gt;&lt;related-urls&gt;&lt;url&gt;https://www.ncbi.nlm.nih.gov/pubmed/21112773&lt;/url&gt;&lt;/related-urls&gt;&lt;/urls&gt;&lt;custom2&gt;PMC3031711&lt;/custom2&gt;&lt;electronic-resource-num&gt;10.1016/j.ejca.2010.10.024&lt;/electronic-resource-num&gt;&lt;language&gt;eng&lt;/language&gt;&lt;/record&gt;&lt;/Cite&gt;&lt;/EndNote&gt;</w:instrTex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78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</w:p>
    <w:p w14:paraId="3A05E9EA" w14:textId="6AB486AF" w:rsidR="00E7066C" w:rsidRPr="00A43030" w:rsidRDefault="000F2808" w:rsidP="00EE593A">
      <w:pPr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Zr possesses a better half-life (78.4 h) than</w:t>
      </w:r>
      <w:r w:rsidR="009149B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other radiotracers and performs well, especially when conjugated with monoclonal antibodies (</w:t>
      </w:r>
      <w:proofErr w:type="spellStart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mAbs</w:t>
      </w:r>
      <w:proofErr w:type="spellEnd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). The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Zr-conjugated </w:t>
      </w:r>
      <w:proofErr w:type="spellStart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mAb</w:t>
      </w:r>
      <w:proofErr w:type="spellEnd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gainst GPC3 (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Zr-</w:t>
      </w:r>
      <w:bookmarkStart w:id="66" w:name="OLE_LINK9"/>
      <w:bookmarkStart w:id="67" w:name="OLE_LINK10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αGPC3</w:t>
      </w:r>
      <w:bookmarkEnd w:id="66"/>
      <w:bookmarkEnd w:id="67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) demonstrates antibody-dependent and antigen-specific tumor binding; the αGPC3 protein was created using the human GPC3 protein and demonstrated high-affinity binding.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Zr-αGPC3 PET </w:t>
      </w:r>
      <w:r w:rsidR="00744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has shown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 great </w:t>
      </w:r>
      <w:r w:rsidR="00597F7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apacity </w:t>
      </w:r>
      <w:r w:rsidR="00744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for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identify</w:t>
      </w:r>
      <w:r w:rsidR="00744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ing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primary liver malignanc</w:t>
      </w:r>
      <w:r w:rsidR="00744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ie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even smaller lesions (&lt;1 mm), and </w:t>
      </w:r>
      <w:r w:rsidR="00744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as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demonstrated the </w:t>
      </w:r>
      <w:r w:rsidR="00846BC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apacity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o overcome background liver activity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aGFtPC9BdXRob3I+PFllYXI+MjAxNDwvWWVhcj48UmVj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aGFtPC9BdXRob3I+PFllYXI+MjAxNDwvWWVhcj48UmVj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79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</w:p>
    <w:p w14:paraId="0FEB788C" w14:textId="5F2F3A37" w:rsidR="00E7066C" w:rsidRPr="00A43030" w:rsidRDefault="000F2808" w:rsidP="00EE593A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owever, </w:t>
      </w:r>
      <w:proofErr w:type="spellStart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mAbs</w:t>
      </w:r>
      <w:proofErr w:type="spellEnd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have long half-lives in the blood, leading to suboptimal imaging pharmacokinetics, poor tumor penetration, and increased immunogenicity due to their relatively large size and intact Fc region</w:t>
      </w:r>
      <w:r w:rsidR="00426D1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 Smaller targeting moieties, such as F(ab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′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)2 fragments, have emerged as an alternative to </w:t>
      </w:r>
      <w:proofErr w:type="spellStart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mAbs</w:t>
      </w:r>
      <w:proofErr w:type="spellEnd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The half-life of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Zr-αGPC3-F(ab′)2 in the blood is approximately 11 h and enables clear tumor visualization on PET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4 h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fter administration and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ha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 excellent signal-to-noise ratio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at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an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early time point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aGFtPC9BdXRob3I+PFllYXI+MjAxNDwvWWVhcj48UmVj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aGFtPC9BdXRob3I+PFllYXI+MjAxNDwvWWVhcj48UmVj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80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577C51B9" w14:textId="533DF275" w:rsidR="00E7066C" w:rsidRPr="00A43030" w:rsidRDefault="000F2808" w:rsidP="00EE593A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Yang </w:t>
      </w:r>
      <w:r w:rsidRPr="00EE593A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et al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YW5nPC9BdXRob3I+PFllYXI+MjAxNDwvWWVhcj48UmVj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YW5nPC9BdXRob3I+PFllYXI+MjAxNDwvWWVhcj48UmVj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81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ynthesized a new PET probe,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Zr-DFO-1G12, by </w:t>
      </w:r>
      <w:bookmarkStart w:id="68" w:name="OLE_LINK28"/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bioconjugating</w:t>
      </w:r>
      <w:bookmarkEnd w:id="68"/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radiolabeling anti-GPC3 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mAbs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clone 1G12) with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Zr; this probe </w:t>
      </w:r>
      <w:r w:rsidR="00744975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 specifically taken up </w:t>
      </w:r>
      <w:r w:rsidR="009149B8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ly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by</w:t>
      </w:r>
      <w:r w:rsidR="009149B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GPC3-expressing cells and achieved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a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 </w:t>
      </w:r>
      <w:r w:rsidR="00744975" w:rsidRPr="00A43030">
        <w:rPr>
          <w:rFonts w:ascii="Book Antiqua" w:hAnsi="Book Antiqua" w:cs="Times New Roman"/>
          <w:color w:val="000000" w:themeColor="text1"/>
          <w:sz w:val="24"/>
          <w:szCs w:val="24"/>
        </w:rPr>
        <w:t>TLR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Zr-DFO-1G12 detected all GPC3-positive 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orthotopic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CC xenografts regardless of the level of GPC3 expression,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highlighting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ts clinical value in the diagnosis of all GPC3-expressing HCC.</w:t>
      </w:r>
    </w:p>
    <w:p w14:paraId="57580F41" w14:textId="185237A5" w:rsidR="00E7066C" w:rsidRPr="00A43030" w:rsidRDefault="000F2808" w:rsidP="00EE593A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other attractive molecular target is CD146, which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is overexpressed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multiple cancers and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associate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a high histological grade in HCC</w:t>
      </w:r>
      <w:r w:rsidR="00FE55CE" w:rsidRPr="00A4303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ut not in normal liver tissue. YY146 is an anti-CD146 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mAb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; when conjugated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zwitterionic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ear-infrared fluorescence (NIRF) dye ZW800-1 and the chelator </w:t>
      </w:r>
      <w:bookmarkStart w:id="69" w:name="_Hlk11792261"/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deferoxamine</w:t>
      </w:r>
      <w:bookmarkEnd w:id="69"/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Df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 enable the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abeling of Df-YY146-ZW800 with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Zr and </w:t>
      </w:r>
      <w:r w:rsidR="00593422" w:rsidRPr="00A43030">
        <w:rPr>
          <w:rFonts w:ascii="Book Antiqua" w:hAnsi="Book Antiqua" w:cs="Times New Roman"/>
          <w:color w:val="000000" w:themeColor="text1"/>
          <w:sz w:val="24"/>
          <w:szCs w:val="24"/>
        </w:rPr>
        <w:t>it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bsequent detection </w:t>
      </w:r>
      <w:r w:rsidR="00744975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PET and NIRF imaging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ZXJuYW5kZXo8L0F1dGhvcj48WWVhcj4yMDE2PC9ZZWFy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ZXJuYW5kZXo8L0F1dGhvcj48WWVhcj4yMDE2PC9ZZWFy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82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Zr-Df-YY146-ZW800 showed excellent properties as a dual-modality imaging agent and </w:t>
      </w:r>
      <w:r w:rsidR="00744975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hibited </w:t>
      </w:r>
      <w:r w:rsidR="00F263AD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good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stability.</w:t>
      </w:r>
    </w:p>
    <w:p w14:paraId="684E23C7" w14:textId="35004210" w:rsidR="00E7066C" w:rsidRPr="00A43030" w:rsidRDefault="000F2808" w:rsidP="00EE593A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dual-modality imaging </w:t>
      </w:r>
      <w:r w:rsidR="00C2507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pacity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not only provides diagnostic information but also may guide surg</w:t>
      </w:r>
      <w:r w:rsidR="00C2507F" w:rsidRPr="00A43030">
        <w:rPr>
          <w:rFonts w:ascii="Book Antiqua" w:hAnsi="Book Antiqua" w:cs="Times New Roman"/>
          <w:color w:val="000000" w:themeColor="text1"/>
          <w:sz w:val="24"/>
          <w:szCs w:val="24"/>
        </w:rPr>
        <w:t>ical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ection. All radiotracers for immuno-PET benefit from the long half-life of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Zr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;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ence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se radiotracers showed better propert</w:t>
      </w:r>
      <w:r w:rsidR="00997562" w:rsidRPr="00A43030">
        <w:rPr>
          <w:rFonts w:ascii="Book Antiqua" w:hAnsi="Book Antiqua" w:cs="Times New Roman"/>
          <w:color w:val="000000" w:themeColor="text1"/>
          <w:sz w:val="24"/>
          <w:szCs w:val="24"/>
        </w:rPr>
        <w:t>ie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PET imaging.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In</w:t>
      </w:r>
      <w:r w:rsidR="005F6F56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ddition, GPC3 is proposed to be an immunohistochemistry marker that </w:t>
      </w:r>
      <w:r w:rsidR="00744975" w:rsidRPr="00A43030">
        <w:rPr>
          <w:rFonts w:ascii="Book Antiqua" w:hAnsi="Book Antiqua" w:cs="Times New Roman"/>
          <w:color w:val="000000" w:themeColor="text1"/>
          <w:sz w:val="24"/>
          <w:szCs w:val="24"/>
        </w:rPr>
        <w:t>can</w:t>
      </w:r>
      <w:r w:rsidR="005F6F56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fferentiate HCC from benign hepatocyte nodules</w:t>
      </w:r>
      <w:r w:rsidR="005F6F56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aGFtPC9BdXRob3I+PFllYXI+MjAxNDwvWWVhcj48UmVj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aGFtPC9BdXRob3I+PFllYXI+MjAxNDwvWWVhcj48UmVj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F6F56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5F6F56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79]</w:t>
      </w:r>
      <w:r w:rsidR="005F6F56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F6F56"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C40C7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</w:t>
      </w:r>
      <w:r w:rsidR="00E32415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st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studies</w:t>
      </w:r>
      <w:r w:rsidR="00E32415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garding immuno-PET were</w:t>
      </w:r>
      <w:r w:rsidR="00744975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erformed in</w:t>
      </w:r>
      <w:r w:rsidR="00E32415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imal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702E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d </w:t>
      </w:r>
      <w:r w:rsidR="00702E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rther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studies</w:t>
      </w:r>
      <w:r w:rsidR="00702E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needed to transfer </w:t>
      </w:r>
      <w:r w:rsidR="00744975" w:rsidRPr="00A43030">
        <w:rPr>
          <w:rFonts w:ascii="Book Antiqua" w:hAnsi="Book Antiqua" w:cs="Times New Roman"/>
          <w:color w:val="000000" w:themeColor="text1"/>
          <w:sz w:val="24"/>
          <w:szCs w:val="24"/>
        </w:rPr>
        <w:t>this technique</w:t>
      </w:r>
      <w:r w:rsidR="00702EF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clinical</w:t>
      </w:r>
      <w:r w:rsidR="00E32415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use</w:t>
      </w:r>
      <w:r w:rsidR="005F6F56"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8BF6A1A" w14:textId="21A2FD37" w:rsidR="00E7066C" w:rsidRPr="00A43030" w:rsidRDefault="00E7066C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04D8E433" w14:textId="79657FA1" w:rsidR="00A9199F" w:rsidRPr="00A43030" w:rsidRDefault="000F2808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PET-MRI</w:t>
      </w:r>
    </w:p>
    <w:p w14:paraId="736FAD17" w14:textId="1C58C504" w:rsidR="00A9199F" w:rsidRPr="00A43030" w:rsidRDefault="000F2808" w:rsidP="00EE593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bookmarkStart w:id="70" w:name="_Hlk12714882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ombined PET and MRI</w:t>
      </w:r>
      <w:bookmarkEnd w:id="70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4316A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utilize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 advantages of MRI, including increased soft tissue contrast, multiple sequences, lack of ionizing radiation exposure</w:t>
      </w:r>
      <w:r w:rsidR="00386E7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 use of MRI</w:t>
      </w:r>
      <w:r w:rsidR="00744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specific contrast agent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FaG1hbjwvQXV0aG9yPjxZZWFyPjIwMTc8L1llYXI+PFJl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FaG1hbjwvQXV0aG9yPjxZZWFyPjIwMTc8L1llYXI+PFJl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83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</w:t>
      </w:r>
      <w:r w:rsidR="00105DE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Diffusion-weighted imaging is widely used in tumor evaluation</w:t>
      </w:r>
      <w:r w:rsidR="004316A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, and t</w:t>
      </w:r>
      <w:r w:rsidR="00D957B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e apparent diffusion coefficient </w:t>
      </w:r>
      <w:r w:rsidR="00C7119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an quantify</w:t>
      </w:r>
      <w:r w:rsidR="00D957B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 Brownian motion of water molecules in tissue, </w:t>
      </w:r>
      <w:r w:rsidR="004316A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which </w:t>
      </w:r>
      <w:r w:rsidR="00744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hanges</w:t>
      </w:r>
      <w:r w:rsidR="00386E7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744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during </w:t>
      </w:r>
      <w:r w:rsidR="00D957B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 pathophysiologic</w:t>
      </w:r>
      <w:r w:rsidR="00744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l</w:t>
      </w:r>
      <w:r w:rsidR="00D957B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tate</w:t>
      </w:r>
      <w:r w:rsidR="0055133C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</w:t>
      </w:r>
      <w:r w:rsidR="0055133C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Kong </w:t>
      </w:r>
      <w:r w:rsidR="0055133C" w:rsidRPr="00867DBC">
        <w:rPr>
          <w:rFonts w:ascii="Book Antiqua" w:eastAsia="宋体" w:hAnsi="Book Antiqua" w:cs="Times New Roman"/>
          <w:bCs/>
          <w:i/>
          <w:iCs/>
          <w:color w:val="000000" w:themeColor="text1"/>
          <w:sz w:val="24"/>
          <w:szCs w:val="24"/>
        </w:rPr>
        <w:t>et</w:t>
      </w:r>
      <w:r w:rsidRPr="00867DBC">
        <w:rPr>
          <w:rFonts w:ascii="Book Antiqua" w:eastAsia="宋体" w:hAnsi="Book Antiqua" w:cs="Times New Roman"/>
          <w:bCs/>
          <w:i/>
          <w:iCs/>
          <w:color w:val="000000" w:themeColor="text1"/>
          <w:sz w:val="24"/>
          <w:szCs w:val="24"/>
        </w:rPr>
        <w:t xml:space="preserve"> </w:t>
      </w:r>
      <w:r w:rsidR="0055133C" w:rsidRPr="00867DBC">
        <w:rPr>
          <w:rFonts w:ascii="Book Antiqua" w:eastAsia="宋体" w:hAnsi="Book Antiqua" w:cs="Times New Roman"/>
          <w:bCs/>
          <w:i/>
          <w:iCs/>
          <w:color w:val="000000" w:themeColor="text1"/>
          <w:sz w:val="24"/>
          <w:szCs w:val="24"/>
        </w:rPr>
        <w:t>al</w:t>
      </w:r>
      <w:r w:rsidR="004316A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Kong&lt;/Author&gt;&lt;Year&gt;2017&lt;/Year&gt;&lt;RecNum&gt;191&lt;/RecNum&gt;&lt;DisplayText&gt;&lt;style face="superscript"&gt;[84]&lt;/style&gt;&lt;/DisplayText&gt;&lt;record&gt;&lt;rec-number&gt;191&lt;/rec-number&gt;&lt;foreign-keys&gt;&lt;key app="EN" db-id="dts02dvzzwx224eawdwp2dt7wev0s5xtp90z" timestamp="1555516079"&gt;191&lt;/key&gt;&lt;key app="ENWeb" db-id=""&gt;0&lt;/key&gt;&lt;/foreign-keys&gt;&lt;ref-type name="Journal Article"&gt;17&lt;/ref-type&gt;&lt;contributors&gt;&lt;authors&gt;&lt;author&gt;Kong, E.&lt;/author&gt;&lt;author&gt;Chun, K. A.&lt;/author&gt;&lt;author&gt;Cho, I. H.&lt;/author&gt;&lt;/authors&gt;&lt;/contributors&gt;&lt;auth-address&gt;Department of Nuclear Medicine, Yeungnam University Medical School and Hospital, Daegu, Republic of Korea.&lt;/auth-address&gt;&lt;titles&gt;&lt;title&gt;Quantitative assessment of simultaneous F-18 FDG PET/MRI in patients with various types of hepatic tumors: Correlation between glucose metabolism and apparent diffusion coefficient&lt;/title&gt;&lt;secondary-title&gt;PLoS One&lt;/secondary-title&gt;&lt;/titles&gt;&lt;periodical&gt;&lt;full-title&gt;PLoS One&lt;/full-title&gt;&lt;/periodical&gt;&lt;pages&gt;e0180184&lt;/pages&gt;&lt;volume&gt;12&lt;/volume&gt;&lt;number&gt;7&lt;/number&gt;&lt;edition&gt;2017/07/04&lt;/edition&gt;&lt;keywords&gt;&lt;keyword&gt;Aged&lt;/keyword&gt;&lt;keyword&gt;Female&lt;/keyword&gt;&lt;keyword&gt;Fluorodeoxyglucose F18/administration &amp;amp; dosage&lt;/keyword&gt;&lt;keyword&gt;Humans&lt;/keyword&gt;&lt;keyword&gt;Liver Neoplasms/classification/*diagnostic imaging/metabolism&lt;/keyword&gt;&lt;keyword&gt;Magnetic Resonance Imaging&lt;/keyword&gt;&lt;keyword&gt;Male&lt;/keyword&gt;&lt;keyword&gt;Middle Aged&lt;/keyword&gt;&lt;keyword&gt;Multimodal Imaging&lt;/keyword&gt;&lt;keyword&gt;Positron-Emission Tomography&lt;/keyword&gt;&lt;/keywords&gt;&lt;dates&gt;&lt;year&gt;2017&lt;/year&gt;&lt;/dates&gt;&lt;isbn&gt;1932-6203 (Electronic)&amp;#xD;1932-6203 (Linking)&lt;/isbn&gt;&lt;accession-num&gt;28672016&lt;/accession-num&gt;&lt;urls&gt;&lt;related-urls&gt;&lt;url&gt;https://www.ncbi.nlm.nih.gov/pubmed/28672016&lt;/url&gt;&lt;/related-urls&gt;&lt;/urls&gt;&lt;custom2&gt;PMC5495334&lt;/custom2&gt;&lt;electronic-resource-num&gt;10.1371/journal.pone.0180184&lt;/electronic-resource-num&gt;&lt;/record&gt;&lt;/Cite&gt;&lt;/EndNote&gt;</w:instrText>
      </w:r>
      <w:r w:rsidR="004316A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84]</w:t>
      </w:r>
      <w:r w:rsidR="004316A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="004316A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55133C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indicated that there may exist </w:t>
      </w:r>
      <w:r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a </w:t>
      </w:r>
      <w:r w:rsidR="0055133C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negative correlation between increased FDG accumulation and water diffusion in hepatic tumors</w:t>
      </w:r>
      <w:r w:rsidR="00D957B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  <w:r w:rsidR="00721FB1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PET-MRI </w:t>
      </w:r>
      <w:r w:rsidR="001E01F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is available in </w:t>
      </w:r>
      <w:r w:rsidR="005A663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CC </w:t>
      </w:r>
      <w:r w:rsidR="001E01F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staging and follow-up after treatment</w:t>
      </w:r>
      <w:r w:rsidR="001E01F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aWVsc2VuPC9BdXRob3I+PFllYXI+MjAxNDwvWWVhcj48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aWVsc2VuPC9BdXRob3I+PFllYXI+MjAxNDwvWWVhcj48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="001E01F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1E01F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85]</w:t>
      </w:r>
      <w:r w:rsidR="001E01F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="001E01F8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</w:p>
    <w:p w14:paraId="1E503143" w14:textId="148AE234" w:rsidR="00A9199F" w:rsidRPr="00A43030" w:rsidRDefault="000F2808" w:rsidP="00867DBC">
      <w:pPr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lastRenderedPageBreak/>
        <w:t xml:space="preserve">Although PET-MRI is promising in many aspects, PET-MRI systems are still relatively rare, and there are several hurdles that prevent its </w:t>
      </w:r>
      <w:r w:rsidR="00744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linical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pplication. Interpretation of PET-MRI requires </w:t>
      </w:r>
      <w:r w:rsidR="00744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echnician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knowledge </w:t>
      </w:r>
      <w:r w:rsidR="00386E70">
        <w:rPr>
          <w:rFonts w:ascii="Book Antiqua" w:eastAsia="宋体" w:hAnsi="Book Antiqua" w:cs="Times New Roman"/>
          <w:color w:val="000000" w:themeColor="text1"/>
          <w:sz w:val="24"/>
          <w:szCs w:val="24"/>
        </w:rPr>
        <w:t>on</w:t>
      </w:r>
      <w:r w:rsidR="00386E7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both nuclear medicine and MRI, and the exam</w:t>
      </w:r>
      <w:r w:rsidR="00386E70">
        <w:rPr>
          <w:rFonts w:ascii="Book Antiqua" w:eastAsia="宋体" w:hAnsi="Book Antiqua" w:cs="Times New Roman"/>
          <w:color w:val="000000" w:themeColor="text1"/>
          <w:sz w:val="24"/>
          <w:szCs w:val="24"/>
        </w:rPr>
        <w:t>ination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may take </w:t>
      </w:r>
      <w:r w:rsidR="004316A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more time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On the other hand, PET-MRI has limited evaluation of pulmonary parenchyma, and patients with metal implants </w:t>
      </w:r>
      <w:r w:rsidR="004316A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in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ir bodies cannot </w:t>
      </w:r>
      <w:r w:rsidR="004316AB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undergo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MRI. </w:t>
      </w:r>
      <w:r w:rsidR="00CE22F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urther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tudies of PET-MRI utility in clinical applications are needed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FaG1hbjwvQXV0aG9yPjxZZWFyPjIwMTc8L1llYXI+PFJl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FaG1hbjwvQXV0aG9yPjxZZWFyPjIwMTc8L1llYXI+PFJl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83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</w:p>
    <w:p w14:paraId="4B980FDA" w14:textId="77777777" w:rsidR="00A9199F" w:rsidRPr="00A43030" w:rsidRDefault="00A9199F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02563500" w14:textId="207016D8" w:rsidR="00E7066C" w:rsidRPr="00A43030" w:rsidRDefault="004A5474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CONCLUSION</w:t>
      </w:r>
    </w:p>
    <w:p w14:paraId="403BF467" w14:textId="63D85C1D" w:rsidR="00E7066C" w:rsidRPr="00A43030" w:rsidRDefault="000F2808" w:rsidP="00867DBC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lthough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PET-CT has emerged as an important noninvasive diagnostic tool in HCC, especially in staging and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detecting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tastatic lesions, the low sensitivity of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-CT limits its clinical use, especially for routine surveillance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Xlha2F3YTwvQXV0aG9yPjxZZWFyPjIwMTQ8L1llYXI+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Xlha2F3YTwvQXV0aG9yPjxZZWFyPjIwMTQ8L1llYXI+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86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o improve the sensitivity of PET-CT for HCC diagnosis,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 xml:space="preserve">many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new techniques have been carried out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several methods have been applied. The advent of novel radiotracers and dual-tracer PET-CT increases the sensitivity and enables the visualization of other metabolic processes apart from glucose metabolism. The new modalities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require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echnical expertise and on-site cyclotron facilities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;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addition, these radiotracers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are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pensive and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inconvenient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patient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EdWJhc2g8L0F1dGhvcj48WWVhcj4yMDE1PC9ZZWFyPjxS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EdWJhc2g8L0F1dGhvcj48WWVhcj4yMDE1PC9ZZWFyPjxS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87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Dynamic or dual-phase PET imaging is an alternative modality when other </w:t>
      </w:r>
      <w:r w:rsidR="0039403D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E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modalities cannot be </w:t>
      </w:r>
      <w:r w:rsidR="0074497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utilized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; dual-phase PET imaging provides multiple parameters for quantitative analysis and reflects the blood perfusion in detail. Although false-positive findings might </w:t>
      </w:r>
      <w:r w:rsidR="00842EE9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sometimes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occur in dynamic PET imaging, it has certain value in diagnosis and differential diagnosi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Freesmeyer&lt;/Author&gt;&lt;Year&gt;2014&lt;/Year&gt;&lt;RecNum&gt;46&lt;/RecNum&gt;&lt;DisplayText&gt;&lt;style face="superscript"&gt;[73]&lt;/style&gt;&lt;/DisplayText&gt;&lt;record&gt;&lt;rec-number&gt;46&lt;/rec-number&gt;&lt;foreign-keys&gt;&lt;key app="EN" db-id="dts02dvzzwx224eawdwp2dt7wev0s5xtp90z" timestamp="1544971723"&gt;46&lt;/key&gt;&lt;/foreign-keys&gt;&lt;ref-type name="Journal Article"&gt;17&lt;/ref-type&gt;&lt;contributors&gt;&lt;authors&gt;&lt;author&gt;Freesmeyer, M.&lt;/author&gt;&lt;author&gt;Winkens, T.&lt;/author&gt;&lt;author&gt;Schierz, J. H.&lt;/author&gt;&lt;/authors&gt;&lt;/contributors&gt;&lt;auth-address&gt;Clinic of Nuclear Medicine, Jena University Hospital, Bachstrasse 18, 07740, Jena, Germany, martin.freesmeyer@med.uni-jena.de.&lt;/auth-address&gt;&lt;titles&gt;&lt;title&gt;Contrast between hypervascularized liver lesions and hepatic parenchyma: early dynamic PET versus contrast-enhanced CT&lt;/title&gt;&lt;secondary-title&gt;Ann Nucl Med&lt;/secondary-title&gt;&lt;/titles&gt;&lt;periodical&gt;&lt;full-title&gt;Ann Nucl Med&lt;/full-title&gt;&lt;/periodical&gt;&lt;pages&gt;664-8&lt;/pages&gt;&lt;volume&gt;28&lt;/volume&gt;&lt;number&gt;7&lt;/number&gt;&lt;edition&gt;2014/06/07&lt;/edition&gt;&lt;keywords&gt;&lt;keyword&gt;Carcinoma, Hepatocellular/blood supply/*diagnosis/diagnostic imaging&lt;/keyword&gt;&lt;keyword&gt;*Contrast Media&lt;/keyword&gt;&lt;keyword&gt;Female&lt;/keyword&gt;&lt;keyword&gt;Humans&lt;/keyword&gt;&lt;keyword&gt;Liver Neoplasms/blood supply/*diagnosis/diagnostic imaging&lt;/keyword&gt;&lt;keyword&gt;Male&lt;/keyword&gt;&lt;keyword&gt;Middle Aged&lt;/keyword&gt;&lt;keyword&gt;Multimodal Imaging&lt;/keyword&gt;&lt;keyword&gt;*Neovascularization, Pathologic&lt;/keyword&gt;&lt;keyword&gt;Pilot Projects&lt;/keyword&gt;&lt;keyword&gt;Positron-Emission Tomography/*methods&lt;/keyword&gt;&lt;keyword&gt;Retrospective Studies&lt;/keyword&gt;&lt;keyword&gt;Tomography, X-Ray Computed/*methods&lt;/keyword&gt;&lt;/keywords&gt;&lt;dates&gt;&lt;year&gt;2014&lt;/year&gt;&lt;pub-dates&gt;&lt;date&gt;Aug&lt;/date&gt;&lt;/pub-dates&gt;&lt;/dates&gt;&lt;isbn&gt;1864-6433 (Electronic)&amp;#xD;0914-7187 (Linking)&lt;/isbn&gt;&lt;accession-num&gt;24903245&lt;/accession-num&gt;&lt;urls&gt;&lt;related-urls&gt;&lt;url&gt;https://www.ncbi.nlm.nih.gov/pubmed/24903245&lt;/url&gt;&lt;/related-urls&gt;&lt;/urls&gt;&lt;electronic-resource-num&gt;10.1007/s12149-014-0862-5&lt;/electronic-resource-num&gt;&lt;language&gt;eng&lt;/language&gt;&lt;/record&gt;&lt;/Cite&gt;&lt;/EndNote&gt;</w:instrTex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73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</w:p>
    <w:p w14:paraId="571BDE1F" w14:textId="24556B62" w:rsidR="00E7066C" w:rsidRPr="00A43030" w:rsidRDefault="000F2808" w:rsidP="00867DBC">
      <w:pPr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Radiotracer synthesis and targeted molecular imaging</w:t>
      </w:r>
      <w:r w:rsidR="00C5438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modalitie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, such as immuno-PET, ha</w:t>
      </w:r>
      <w:r w:rsidR="00C5438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ve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lready become the focus of current research, and </w:t>
      </w:r>
      <w:r w:rsidR="00426D4E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ir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diagnostic </w:t>
      </w:r>
      <w:r w:rsidR="00426D4E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apacity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or smaller HCC lesions is encouraging. However, most research about radiotracers and immuno-PET is performed on experimental animals,</w:t>
      </w:r>
      <w:r w:rsidR="00386E7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immuno-PET </w:t>
      </w:r>
      <w:r w:rsidR="00AF58C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lso shows the </w:t>
      </w:r>
      <w:r w:rsidR="00A7795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overexpress</w:t>
      </w:r>
      <w:r w:rsidR="00AF58C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ion of</w:t>
      </w:r>
      <w:r w:rsidR="00A7795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molecular target</w:t>
      </w:r>
      <w:r w:rsidR="00AF58C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in many </w:t>
      </w:r>
      <w:r w:rsidR="00AF58C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non</w:t>
      </w:r>
      <w:r w:rsidR="00867DBC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AF58C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liver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malignancie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aGFtPC9BdXRob3I+PFllYXI+MjAxNDwvWWVhcj48UmVj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aGFtPC9BdXRob3I+PFllYXI+MjAxNDwvWWVhcj48UmVj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79,88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rther evaluation of </w:t>
      </w:r>
      <w:r w:rsidR="00D608E4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ir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immune reactivity is needed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,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clinical translation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require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ore </w:t>
      </w:r>
      <w:r w:rsidRPr="00A43030">
        <w:rPr>
          <w:rFonts w:ascii="Book Antiqua" w:eastAsia="等线" w:hAnsi="Book Antiqua" w:cs="Times New Roman"/>
          <w:color w:val="000000" w:themeColor="text1"/>
          <w:sz w:val="24"/>
          <w:szCs w:val="24"/>
        </w:rPr>
        <w:t>evidence. Additionally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 useful surrogate marker of MVI in small HCC </w:t>
      </w:r>
      <w:r w:rsidR="002E7126" w:rsidRPr="00A4303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has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t </w:t>
      </w:r>
      <w:r w:rsidR="002E7126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yet been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established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2JheWFzaGk8L0F1dGhvcj48WWVhcj4yMDE2PC9ZZWFy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2JheWFzaGk8L0F1dGhvcj48WWVhcj4yMDE2PC9ZZWFy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</w:fldData>
        </w:fldCha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61]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It is imperative to develop new molecular targets and new probes that can specifically bind to each other. The development of new probes </w:t>
      </w:r>
      <w:r w:rsidR="00AF58C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will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not only improve diagnostic sensitivity and specificity but also be adapted for the targeted delivery of therapeutic agents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YW5nPC9BdXRob3I+PFllYXI+MjAxNDwvWWVhcj48UmVj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YW5nPC9BdXRob3I+PFllYXI+MjAxNDwvWWVhcj48UmVj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</w:fldData>
        </w:fldCha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separate"/>
      </w:r>
      <w:r w:rsidR="00AC7BF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[81]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</w:p>
    <w:p w14:paraId="2B07C0EF" w14:textId="63815ADA" w:rsidR="004A5734" w:rsidRPr="00A43030" w:rsidRDefault="004A5734" w:rsidP="00EF69FA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748748B7" w14:textId="1361BA39" w:rsidR="004A5734" w:rsidRPr="00A43030" w:rsidRDefault="00867DBC" w:rsidP="00EF69F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ACKNOWLEDG</w:t>
      </w:r>
      <w:r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E</w:t>
      </w:r>
      <w:r w:rsidRPr="00A43030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MENTS</w:t>
      </w:r>
    </w:p>
    <w:p w14:paraId="260AEB46" w14:textId="2731CBB0" w:rsidR="00946A06" w:rsidRDefault="000F2808" w:rsidP="00867DBC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We thank our colleagues at the PET</w:t>
      </w:r>
      <w:r w:rsidR="00B22488" w:rsidRPr="00A4303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T Center of </w:t>
      </w:r>
      <w:r w:rsidRPr="00A43030">
        <w:rPr>
          <w:rFonts w:ascii="Book Antiqua" w:hAnsi="Book Antiqua"/>
          <w:color w:val="000000" w:themeColor="text1"/>
          <w:sz w:val="24"/>
          <w:szCs w:val="24"/>
        </w:rPr>
        <w:t>the First People’s Hospital of Yunnan Province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searching the literature and offering valuable comments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3C5FF482" w14:textId="4833E356" w:rsidR="00867DBC" w:rsidRDefault="00867DBC" w:rsidP="00867DBC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09A5385B" w14:textId="226FB3EE" w:rsidR="00867DBC" w:rsidRDefault="00867DBC">
      <w:pPr>
        <w:widowControl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50A6405D" w14:textId="43CA84CA" w:rsidR="00C80F51" w:rsidRPr="00A43030" w:rsidRDefault="00C80F51" w:rsidP="00EF69FA">
      <w:pPr>
        <w:spacing w:line="360" w:lineRule="auto"/>
        <w:rPr>
          <w:rFonts w:ascii="Book Antiqua" w:eastAsia="宋体" w:hAnsi="Book Antiqua" w:cs="Times New Roman"/>
          <w:b/>
          <w:noProof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noProof/>
          <w:color w:val="000000" w:themeColor="text1"/>
          <w:sz w:val="24"/>
          <w:szCs w:val="24"/>
        </w:rPr>
        <w:lastRenderedPageBreak/>
        <w:t>REFERENCES</w:t>
      </w:r>
    </w:p>
    <w:p w14:paraId="7B91D685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1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Ferlay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J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oerjomataram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I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Dikshit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R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Es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, Mathers C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Rebel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Parki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DM, Forman D, Bray F. Cancer incidence and mortality worldwide: Sources, methods and major patterns in GLOBOCAN 2012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Int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J Cancer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36</w:t>
      </w:r>
      <w:r w:rsidRPr="009D0853">
        <w:rPr>
          <w:rFonts w:ascii="Book Antiqua" w:eastAsia="等线" w:hAnsi="Book Antiqua" w:cs="Times New Roman"/>
          <w:sz w:val="24"/>
          <w:szCs w:val="24"/>
        </w:rPr>
        <w:t>: E359-E386 [PMID: 25220842 DOI: 10.1002/ijc.29210]</w:t>
      </w:r>
    </w:p>
    <w:p w14:paraId="24DFA04F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2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Forner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Llovet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Bruix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.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>Lancet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79</w:t>
      </w:r>
      <w:r w:rsidRPr="009D0853">
        <w:rPr>
          <w:rFonts w:ascii="Book Antiqua" w:eastAsia="等线" w:hAnsi="Book Antiqua" w:cs="Times New Roman"/>
          <w:sz w:val="24"/>
          <w:szCs w:val="24"/>
        </w:rPr>
        <w:t>: 1245-1255 [PMID: 22353262 DOI: 10.1016/S0140-6736(11)61347-0]</w:t>
      </w:r>
    </w:p>
    <w:p w14:paraId="3215B112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3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Li J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Han X, Yu X, Xu Z, Yang G, Liu B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Xiu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P. Clinical applications of liquid biopsy as prognostic and predictive biomarkers in hepatocellular carcinoma: Circulating tumor cells and circulating tumor DN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Exp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Cancer Res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7</w:t>
      </w:r>
      <w:r w:rsidRPr="009D0853">
        <w:rPr>
          <w:rFonts w:ascii="Book Antiqua" w:eastAsia="等线" w:hAnsi="Book Antiqua" w:cs="Times New Roman"/>
          <w:sz w:val="24"/>
          <w:szCs w:val="24"/>
        </w:rPr>
        <w:t>: 213 [PMID: 30176913 DOI: 10.1186/s13046-018-0893-1]</w:t>
      </w:r>
    </w:p>
    <w:p w14:paraId="0536C620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4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Kudo M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. Diagnostic imaging of hepatocellular carcinoma: Recent progress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>Oncology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81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Suppl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1</w:t>
      </w:r>
      <w:r w:rsidRPr="009D0853">
        <w:rPr>
          <w:rFonts w:ascii="Book Antiqua" w:eastAsia="等线" w:hAnsi="Book Antiqua" w:cs="Times New Roman"/>
          <w:sz w:val="24"/>
          <w:szCs w:val="24"/>
        </w:rPr>
        <w:t>: 73-85 [PMID: 22212940 DOI: 10.1159/000333265]</w:t>
      </w:r>
    </w:p>
    <w:p w14:paraId="215B7126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5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Gupta M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Gabriel H, Miller FH. Role of Imaging in Surveillance and Diagnosis of Hepatocellular Carcinoma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Gastroenter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North Am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7</w:t>
      </w:r>
      <w:r w:rsidRPr="009D0853">
        <w:rPr>
          <w:rFonts w:ascii="Book Antiqua" w:eastAsia="等线" w:hAnsi="Book Antiqua" w:cs="Times New Roman"/>
          <w:sz w:val="24"/>
          <w:szCs w:val="24"/>
        </w:rPr>
        <w:t>: 585-602 [PMID: 30115439 DOI: 10.1016/j.gtc.2018.04.013]</w:t>
      </w:r>
    </w:p>
    <w:p w14:paraId="4C108922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6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An C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Kim DY, Choi JY, Han K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Roh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YH, Kim MJ.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Noncontrast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agnetic resonance imaging versus ultrasonography for hepatocellular carcinoma surveillance (MIRACLE-HCC): Study protocol for a prospective randomized trial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>BMC Cancer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8</w:t>
      </w:r>
      <w:r w:rsidRPr="009D0853">
        <w:rPr>
          <w:rFonts w:ascii="Book Antiqua" w:eastAsia="等线" w:hAnsi="Book Antiqua" w:cs="Times New Roman"/>
          <w:sz w:val="24"/>
          <w:szCs w:val="24"/>
        </w:rPr>
        <w:t>: 915 [PMID: 30249190 DOI: 10.1186/s12885-018-4827-2]</w:t>
      </w:r>
    </w:p>
    <w:p w14:paraId="3169BE63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7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Hennedige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T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Venkatesh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K. Advances in computed tomography and magnetic resonance imaging of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World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Gastroenter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22</w:t>
      </w:r>
      <w:r w:rsidRPr="009D0853">
        <w:rPr>
          <w:rFonts w:ascii="Book Antiqua" w:eastAsia="等线" w:hAnsi="Book Antiqua" w:cs="Times New Roman"/>
          <w:sz w:val="24"/>
          <w:szCs w:val="24"/>
        </w:rPr>
        <w:t>: 205-220 [PMID: 26755871 DOI: 10.3748/wjg.v22.i1.205]</w:t>
      </w:r>
    </w:p>
    <w:p w14:paraId="40B9980F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8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Liao X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Wei J, Li 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Zhon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, Liu Z, Liao S, Li Q, Wei C. 18F-FDG PET with or without CT in the diagnosis of extrahepatic metastases or local residual/recurrent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>Medicine (Baltimore)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97</w:t>
      </w:r>
      <w:r w:rsidRPr="009D0853">
        <w:rPr>
          <w:rFonts w:ascii="Book Antiqua" w:eastAsia="等线" w:hAnsi="Book Antiqua" w:cs="Times New Roman"/>
          <w:sz w:val="24"/>
          <w:szCs w:val="24"/>
        </w:rPr>
        <w:t>: e11970 [PMID: 30142825 DOI: 10.1097/MD.0000000000011970]</w:t>
      </w:r>
    </w:p>
    <w:p w14:paraId="2B0B44DA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9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Song JY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Lee YN, Kim YS, Kim SG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Ji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J, Park JM, Choi GS, Chung JC, Lee MH, Cho YH, Choi MH, Kim DC, Choi HJ, Moon JH, Lee S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Jeon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W, Jang JY, Kim HS, Kim BS. Predictability of preoperative 18F-FDG PET for histopathological differentiation </w:t>
      </w:r>
      <w:r w:rsidRPr="009D0853">
        <w:rPr>
          <w:rFonts w:ascii="Book Antiqua" w:eastAsia="等线" w:hAnsi="Book Antiqua" w:cs="Times New Roman"/>
          <w:sz w:val="24"/>
          <w:szCs w:val="24"/>
        </w:rPr>
        <w:lastRenderedPageBreak/>
        <w:t xml:space="preserve">and early recurrence of primary malignant intrahepatic tumors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ommu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6</w:t>
      </w:r>
      <w:r w:rsidRPr="009D0853">
        <w:rPr>
          <w:rFonts w:ascii="Book Antiqua" w:eastAsia="等线" w:hAnsi="Book Antiqua" w:cs="Times New Roman"/>
          <w:sz w:val="24"/>
          <w:szCs w:val="24"/>
        </w:rPr>
        <w:t>: 319-327 [PMID: 25564069 DOI: 10.1097/MNM.0000000000000254]</w:t>
      </w:r>
    </w:p>
    <w:p w14:paraId="6A5D2B05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10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Jiang HY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Chen J, Xia CC, Cao LK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Dua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T, Song B. Noninvasive imaging of hepatocellular carcinoma: From diagnosis to prognosis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World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Gastroenter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24</w:t>
      </w:r>
      <w:r w:rsidRPr="009D0853">
        <w:rPr>
          <w:rFonts w:ascii="Book Antiqua" w:eastAsia="等线" w:hAnsi="Book Antiqua" w:cs="Times New Roman"/>
          <w:sz w:val="24"/>
          <w:szCs w:val="24"/>
        </w:rPr>
        <w:t>: 2348-2362 [PMID: 29904242 DOI: 10.3748/wjg.v24.i22.2348]</w:t>
      </w:r>
    </w:p>
    <w:p w14:paraId="13485821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11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Lee SM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Kim HS, Lee S, Lee JW. Emerging role of 18F-fluorodeoxyglucose positron emission tomography for guiding management of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World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Gastroenter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9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25</w:t>
      </w:r>
      <w:r w:rsidRPr="009D0853">
        <w:rPr>
          <w:rFonts w:ascii="Book Antiqua" w:eastAsia="等线" w:hAnsi="Book Antiqua" w:cs="Times New Roman"/>
          <w:sz w:val="24"/>
          <w:szCs w:val="24"/>
        </w:rPr>
        <w:t>: 1289-1306 [PMID: 30918424 DOI: 10.3748/wjg.v25.i11.1289]</w:t>
      </w:r>
    </w:p>
    <w:p w14:paraId="5969A063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12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Ametamey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SM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on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chubig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PA. Molecular imaging with PET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hem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Rev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08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08</w:t>
      </w:r>
      <w:r w:rsidRPr="009D0853">
        <w:rPr>
          <w:rFonts w:ascii="Book Antiqua" w:eastAsia="等线" w:hAnsi="Book Antiqua" w:cs="Times New Roman"/>
          <w:sz w:val="24"/>
          <w:szCs w:val="24"/>
        </w:rPr>
        <w:t>: 1501-1516 [PMID: 18426240 DOI: 10.1021/cr0782426]</w:t>
      </w:r>
    </w:p>
    <w:p w14:paraId="443ACADC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13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Brito AF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Mendes 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Abrante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ralhã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G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Botelh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F. Positron emission tomography diagnostic imaging in multidrug-resistant hepatocellular carcinoma: Focus on 2-deoxy-2-(18F</w:t>
      </w:r>
      <w:proofErr w:type="gramStart"/>
      <w:r w:rsidRPr="009D0853">
        <w:rPr>
          <w:rFonts w:ascii="Book Antiqua" w:eastAsia="等线" w:hAnsi="Book Antiqua" w:cs="Times New Roman"/>
          <w:sz w:val="24"/>
          <w:szCs w:val="24"/>
        </w:rPr>
        <w:t>)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Fluoro</w:t>
      </w:r>
      <w:proofErr w:type="spellEnd"/>
      <w:proofErr w:type="gramEnd"/>
      <w:r w:rsidRPr="009D0853">
        <w:rPr>
          <w:rFonts w:ascii="Book Antiqua" w:eastAsia="等线" w:hAnsi="Book Antiqua" w:cs="Times New Roman"/>
          <w:sz w:val="24"/>
          <w:szCs w:val="24"/>
        </w:rPr>
        <w:t xml:space="preserve">-D-Glucose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M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Diag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Th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8</w:t>
      </w:r>
      <w:r w:rsidRPr="009D0853">
        <w:rPr>
          <w:rFonts w:ascii="Book Antiqua" w:eastAsia="等线" w:hAnsi="Book Antiqua" w:cs="Times New Roman"/>
          <w:sz w:val="24"/>
          <w:szCs w:val="24"/>
        </w:rPr>
        <w:t>: 495-504 [PMID: 24852041 DOI: 10.1007/s40291-014-0106-3]</w:t>
      </w:r>
    </w:p>
    <w:p w14:paraId="1E852C0C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14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Chiotellis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Muller A, Mu L, Keller C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chibl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R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räm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D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Ametamey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M. Synthesis and biological evaluation of (18)F-labeled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Fluoroethoxy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tryptophan analogues as potential PET tumor imaging agents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M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Pharm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1</w:t>
      </w:r>
      <w:r w:rsidRPr="009D0853">
        <w:rPr>
          <w:rFonts w:ascii="Book Antiqua" w:eastAsia="等线" w:hAnsi="Book Antiqua" w:cs="Times New Roman"/>
          <w:sz w:val="24"/>
          <w:szCs w:val="24"/>
        </w:rPr>
        <w:t>: 3839-3851 [PMID: 24988527 DOI: 10.1021/mp500312t]</w:t>
      </w:r>
    </w:p>
    <w:p w14:paraId="75F77ED4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15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Krasikova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RN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Kuznetsova OF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Fedorov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O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Beloko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YN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aleev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VI, Mu L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Ametamey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chubig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P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Frieb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Berndt 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ogli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N, Mueller A, Graham K, Lehmann L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Dinkelbor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LM. 4-[18F</w:t>
      </w:r>
      <w:proofErr w:type="gramStart"/>
      <w:r w:rsidRPr="009D0853">
        <w:rPr>
          <w:rFonts w:ascii="Book Antiqua" w:eastAsia="等线" w:hAnsi="Book Antiqua" w:cs="Times New Roman"/>
          <w:sz w:val="24"/>
          <w:szCs w:val="24"/>
        </w:rPr>
        <w:t>]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fluoroglutamic</w:t>
      </w:r>
      <w:proofErr w:type="spellEnd"/>
      <w:proofErr w:type="gram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cid (BAY 85-8050), a new amino acid radiotracer for PET imaging of tumors: Synthesis and </w:t>
      </w:r>
      <w:r w:rsidRPr="00ED6874">
        <w:rPr>
          <w:rFonts w:ascii="Book Antiqua" w:eastAsia="等线" w:hAnsi="Book Antiqua" w:cs="Times New Roman"/>
          <w:i/>
          <w:iCs/>
          <w:sz w:val="24"/>
          <w:szCs w:val="24"/>
        </w:rPr>
        <w:t>in vitro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characterization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Med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hem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54</w:t>
      </w:r>
      <w:r w:rsidRPr="009D0853">
        <w:rPr>
          <w:rFonts w:ascii="Book Antiqua" w:eastAsia="等线" w:hAnsi="Book Antiqua" w:cs="Times New Roman"/>
          <w:sz w:val="24"/>
          <w:szCs w:val="24"/>
        </w:rPr>
        <w:t>: 406-410 [PMID: 21128591 DOI: 10.1021/jm101068q]</w:t>
      </w:r>
    </w:p>
    <w:p w14:paraId="32C98D3E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16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Li Y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Zhang D, Shi 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Gu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Z, Wu X, Ren JL, Zhang X, Wu H. Syntheses and preliminary evaluation of [(18) F]AlF-NOTA-G-TMTP1 for PET imaging of high aggressive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Contrast Media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M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Imaging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1</w:t>
      </w:r>
      <w:r w:rsidRPr="009D0853">
        <w:rPr>
          <w:rFonts w:ascii="Book Antiqua" w:eastAsia="等线" w:hAnsi="Book Antiqua" w:cs="Times New Roman"/>
          <w:sz w:val="24"/>
          <w:szCs w:val="24"/>
        </w:rPr>
        <w:t>: 262-271 [PMID: 26931574 DOI: 10.1002/cmmi.1688]</w:t>
      </w:r>
    </w:p>
    <w:p w14:paraId="793C51AC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17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Kavanaugh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G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Williams J, Morris AS, Nickels ML, Walker R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ogli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N, Stephens AW, Washington MK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Geevarghes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K, Liu Q, Ayers D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hy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Y, Manning HC. Utility of [18F</w:t>
      </w:r>
      <w:proofErr w:type="gramStart"/>
      <w:r w:rsidRPr="009D0853">
        <w:rPr>
          <w:rFonts w:ascii="Book Antiqua" w:eastAsia="等线" w:hAnsi="Book Antiqua" w:cs="Times New Roman"/>
          <w:sz w:val="24"/>
          <w:szCs w:val="24"/>
        </w:rPr>
        <w:t>]FSPG</w:t>
      </w:r>
      <w:proofErr w:type="gramEnd"/>
      <w:r w:rsidRPr="009D0853">
        <w:rPr>
          <w:rFonts w:ascii="Book Antiqua" w:eastAsia="等线" w:hAnsi="Book Antiqua" w:cs="Times New Roman"/>
          <w:sz w:val="24"/>
          <w:szCs w:val="24"/>
        </w:rPr>
        <w:t xml:space="preserve"> PET to Image Hepatocellular Carcinoma: First Clinical Evaluation in a </w:t>
      </w:r>
      <w:r w:rsidRPr="009D0853">
        <w:rPr>
          <w:rFonts w:ascii="Book Antiqua" w:eastAsia="等线" w:hAnsi="Book Antiqua" w:cs="Times New Roman"/>
          <w:sz w:val="24"/>
          <w:szCs w:val="24"/>
        </w:rPr>
        <w:lastRenderedPageBreak/>
        <w:t xml:space="preserve">US Population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M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Imaging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Bi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8</w:t>
      </w:r>
      <w:r w:rsidRPr="009D0853">
        <w:rPr>
          <w:rFonts w:ascii="Book Antiqua" w:eastAsia="等线" w:hAnsi="Book Antiqua" w:cs="Times New Roman"/>
          <w:sz w:val="24"/>
          <w:szCs w:val="24"/>
        </w:rPr>
        <w:t>: 924-934 [PMID: 27677886 DOI: 10.1007/s11307-016-1007-0]</w:t>
      </w:r>
    </w:p>
    <w:p w14:paraId="1A161EA2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18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He S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Tang G, Hu K, Wang H, Wang S, Huang T, Liang X, Tang X.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Radiosynthesi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nd biological evaluation of 5-(3-[18F]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fluoropropyloxy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)-L-tryptophan for tumor PET imaging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Bi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0</w:t>
      </w:r>
      <w:r w:rsidRPr="009D0853">
        <w:rPr>
          <w:rFonts w:ascii="Book Antiqua" w:eastAsia="等线" w:hAnsi="Book Antiqua" w:cs="Times New Roman"/>
          <w:sz w:val="24"/>
          <w:szCs w:val="24"/>
        </w:rPr>
        <w:t>: 801-807 [PMID: 23791401 DOI: 10.1016/j.nucmedbio.2013.04.013]</w:t>
      </w:r>
    </w:p>
    <w:p w14:paraId="5DA1FD19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19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Sun A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Liu S, Tang X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Ni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D, Tang G, Zhang Z, Wen F, Wang X. Simple and rapid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radiosynthesi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of N-18F-labeled glutamic acid as a hepatocellular carcinoma PET tracer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Bi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9</w:t>
      </w:r>
      <w:r w:rsidRPr="009D0853">
        <w:rPr>
          <w:rFonts w:ascii="Book Antiqua" w:eastAsia="等线" w:hAnsi="Book Antiqua" w:cs="Times New Roman"/>
          <w:sz w:val="24"/>
          <w:szCs w:val="24"/>
        </w:rPr>
        <w:t>: 38-43 [PMID: 28301817 DOI: 10.1016/j.nucmedbio.2017.02.003]</w:t>
      </w:r>
    </w:p>
    <w:p w14:paraId="2A779687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20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Hu K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Du K, Tang G, Yao S, Wang H, Liang X, Yao B, Huang T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Zan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L.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Radiosynthesi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nd biological evaluation of N-[18F</w:t>
      </w:r>
      <w:proofErr w:type="gramStart"/>
      <w:r w:rsidRPr="009D0853">
        <w:rPr>
          <w:rFonts w:ascii="Book Antiqua" w:eastAsia="等线" w:hAnsi="Book Antiqua" w:cs="Times New Roman"/>
          <w:sz w:val="24"/>
          <w:szCs w:val="24"/>
        </w:rPr>
        <w:t>]labeled</w:t>
      </w:r>
      <w:proofErr w:type="gramEnd"/>
      <w:r w:rsidRPr="009D0853">
        <w:rPr>
          <w:rFonts w:ascii="Book Antiqua" w:eastAsia="等线" w:hAnsi="Book Antiqua" w:cs="Times New Roman"/>
          <w:sz w:val="24"/>
          <w:szCs w:val="24"/>
        </w:rPr>
        <w:t xml:space="preserve"> glutamic acid as a tumor metabolic imaging tracer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PLoS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One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9</w:t>
      </w:r>
      <w:r w:rsidRPr="009D0853">
        <w:rPr>
          <w:rFonts w:ascii="Book Antiqua" w:eastAsia="等线" w:hAnsi="Book Antiqua" w:cs="Times New Roman"/>
          <w:sz w:val="24"/>
          <w:szCs w:val="24"/>
        </w:rPr>
        <w:t>: e93262 [PMID: 24681642 DOI: 10.1371/journal.pone.0093262]</w:t>
      </w:r>
    </w:p>
    <w:p w14:paraId="48D688D7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21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Bieze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M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lümpe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J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Verheij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Beuer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U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Pho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S, van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Gulik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T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Bennink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RJ. Diagnostic accuracy of (18) F-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ethylcholin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positron emission tomography/computed tomography for intra- and extrahepatic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>Hepatology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59</w:t>
      </w:r>
      <w:r w:rsidRPr="009D0853">
        <w:rPr>
          <w:rFonts w:ascii="Book Antiqua" w:eastAsia="等线" w:hAnsi="Book Antiqua" w:cs="Times New Roman"/>
          <w:sz w:val="24"/>
          <w:szCs w:val="24"/>
        </w:rPr>
        <w:t>: 996-1006 [PMID: 24123111 DOI: 10.1002/hep.26781]</w:t>
      </w:r>
    </w:p>
    <w:p w14:paraId="694C8B1A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22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Talbot JN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Fartoux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L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Balogov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Nataf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V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errou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K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Gutma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F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uchet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V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Ance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D, Grange JD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Rosmorduc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O. Detection of hepatocellular carcinoma with PET/CT: A prospective comparison of 18F-fluorocholine and 18F-FDG in patients with cirrhosis or chronic liver disease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51</w:t>
      </w:r>
      <w:r w:rsidRPr="009D0853">
        <w:rPr>
          <w:rFonts w:ascii="Book Antiqua" w:eastAsia="等线" w:hAnsi="Book Antiqua" w:cs="Times New Roman"/>
          <w:sz w:val="24"/>
          <w:szCs w:val="24"/>
        </w:rPr>
        <w:t>: 1699-1706 [PMID: 20956466 DOI: 10.2967/jnumed.110.075507]</w:t>
      </w:r>
    </w:p>
    <w:p w14:paraId="38814CF9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23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Menzel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MI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Farrell EV, Janich M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hega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O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Wiesing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F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Nekoll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, Otto A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aas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, Schulte RF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chwaig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. Multimodal assessment of in vivo metabolism with hyperpolarized [1-13C]MR spectroscopy and 18F-FDG PET imaging in hepatocellular carcinoma tumor-bearing rats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54</w:t>
      </w:r>
      <w:r w:rsidRPr="009D0853">
        <w:rPr>
          <w:rFonts w:ascii="Book Antiqua" w:eastAsia="等线" w:hAnsi="Book Antiqua" w:cs="Times New Roman"/>
          <w:sz w:val="24"/>
          <w:szCs w:val="24"/>
        </w:rPr>
        <w:t>: 1113-1119 [PMID: 23596002 DOI: 10.2967/jnumed.112.110825]</w:t>
      </w:r>
    </w:p>
    <w:p w14:paraId="5372AED8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24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Song WS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Nielson BR, Banks KP, Bradley YC. Normal organ standard uptake values in carbon-11 acetate PET imaging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ommu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09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0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: 462-465 [PMID: </w:t>
      </w:r>
      <w:r w:rsidRPr="009D0853">
        <w:rPr>
          <w:rFonts w:ascii="Book Antiqua" w:eastAsia="等线" w:hAnsi="Book Antiqua" w:cs="Times New Roman"/>
          <w:sz w:val="24"/>
          <w:szCs w:val="24"/>
        </w:rPr>
        <w:lastRenderedPageBreak/>
        <w:t>19357549 DOI: 10.1097/MNM.0b013e32832aa7ce]</w:t>
      </w:r>
    </w:p>
    <w:p w14:paraId="71AA6BC2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25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Park JW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Kim JH, Kim SK, Kang KW, Park KW, Choi JI, Lee WJ, Kim CM, Nam BH. A prospective evaluation of 18F-FDG and 11C-acetate PET/CT for detection of primary and metastatic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08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9</w:t>
      </w:r>
      <w:r w:rsidRPr="009D0853">
        <w:rPr>
          <w:rFonts w:ascii="Book Antiqua" w:eastAsia="等线" w:hAnsi="Book Antiqua" w:cs="Times New Roman"/>
          <w:sz w:val="24"/>
          <w:szCs w:val="24"/>
        </w:rPr>
        <w:t>: 1912-1921 [PMID: 18997056 DOI: 10.2967/jnumed.108.055087]</w:t>
      </w:r>
    </w:p>
    <w:p w14:paraId="31F4E2C5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26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Li L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Ch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L, Wang C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Blech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E, Li X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VanBrockli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F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Calvis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DF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Puchowicz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Chen X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e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Y. [(11)C]acetate PET Imaging is not Always Associated with Increased Lipogenesis in Hepatocellular Carcinoma in Mice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M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Imaging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Bi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8</w:t>
      </w:r>
      <w:r w:rsidRPr="009D0853">
        <w:rPr>
          <w:rFonts w:ascii="Book Antiqua" w:eastAsia="等线" w:hAnsi="Book Antiqua" w:cs="Times New Roman"/>
          <w:sz w:val="24"/>
          <w:szCs w:val="24"/>
        </w:rPr>
        <w:t>: 360-367 [PMID: 26567114 DOI: 10.1007/s11307-015-0915-8]</w:t>
      </w:r>
    </w:p>
    <w:p w14:paraId="1AAC6B9F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27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Hwang KH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Choi DJ, Lee SY, Lee MK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Cho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W. Evaluation of patients with hepatocellular carcinomas using [(11)C]acetate and [(18)F]FDG PET/CT: A preliminary study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App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Radiat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Isot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09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67</w:t>
      </w:r>
      <w:r w:rsidRPr="009D0853">
        <w:rPr>
          <w:rFonts w:ascii="Book Antiqua" w:eastAsia="等线" w:hAnsi="Book Antiqua" w:cs="Times New Roman"/>
          <w:sz w:val="24"/>
          <w:szCs w:val="24"/>
        </w:rPr>
        <w:t>: 1195-1198 [PMID: 19342249 DOI: 10.1016/j.apradiso.2009.02.011]</w:t>
      </w:r>
    </w:p>
    <w:p w14:paraId="63A9743F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28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Kolthammer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JA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Corn DJ, Tenley N, Wu C, Tian H, Wang Y, Lee Z. PET imaging of hepatocellular carcinoma with 18F-fluoroethylcholine and 11C-choline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Eur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M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Imaging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8</w:t>
      </w:r>
      <w:r w:rsidRPr="009D0853">
        <w:rPr>
          <w:rFonts w:ascii="Book Antiqua" w:eastAsia="等线" w:hAnsi="Book Antiqua" w:cs="Times New Roman"/>
          <w:sz w:val="24"/>
          <w:szCs w:val="24"/>
        </w:rPr>
        <w:t>: 1248-1256 [PMID: 21344223 DOI: 10.1007/s00259-011-1743-y]</w:t>
      </w:r>
    </w:p>
    <w:p w14:paraId="76DD8BA5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29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Jadvar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H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. Hepatocellular carcinoma and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gastroenteropancreatic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neuroendocrine tumors: Potential role of other positron emission tomography radiotracers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Semi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2</w:t>
      </w:r>
      <w:r w:rsidRPr="009D0853">
        <w:rPr>
          <w:rFonts w:ascii="Book Antiqua" w:eastAsia="等线" w:hAnsi="Book Antiqua" w:cs="Times New Roman"/>
          <w:sz w:val="24"/>
          <w:szCs w:val="24"/>
        </w:rPr>
        <w:t>: 247-254 [PMID: 22681673 DOI: 10.1053/j.semnuclmed.2012.02.001]</w:t>
      </w:r>
    </w:p>
    <w:p w14:paraId="2C433553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30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Hoffend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J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i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W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chuhmach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, Schmidt K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Dimitrakopoulou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-Strauss A, Strauss LG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Eisenhut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inscherf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R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aberkor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U. Gallium-68-DOTA-albumin as a PET blood-pool marker: Experimental evaluation in vivo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Bi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05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2</w:t>
      </w:r>
      <w:r w:rsidRPr="009D0853">
        <w:rPr>
          <w:rFonts w:ascii="Book Antiqua" w:eastAsia="等线" w:hAnsi="Book Antiqua" w:cs="Times New Roman"/>
          <w:sz w:val="24"/>
          <w:szCs w:val="24"/>
        </w:rPr>
        <w:t>: 287-292 [PMID: 15820764 DOI: 10.1016/j.nucmedbio.2005.01.002]</w:t>
      </w:r>
    </w:p>
    <w:p w14:paraId="296178B6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31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Haubner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R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Finkenstedt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tegmay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Rangg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Decristofor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Zoll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Virgolin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IJ. [(68</w:t>
      </w:r>
      <w:proofErr w:type="gramStart"/>
      <w:r w:rsidRPr="009D0853">
        <w:rPr>
          <w:rFonts w:ascii="Book Antiqua" w:eastAsia="等线" w:hAnsi="Book Antiqua" w:cs="Times New Roman"/>
          <w:sz w:val="24"/>
          <w:szCs w:val="24"/>
        </w:rPr>
        <w:t>)Ga</w:t>
      </w:r>
      <w:proofErr w:type="gramEnd"/>
      <w:r w:rsidRPr="009D0853">
        <w:rPr>
          <w:rFonts w:ascii="Book Antiqua" w:eastAsia="等线" w:hAnsi="Book Antiqua" w:cs="Times New Roman"/>
          <w:sz w:val="24"/>
          <w:szCs w:val="24"/>
        </w:rPr>
        <w:t xml:space="preserve">]NODAGA-RGD - Metabolic stabilit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biodistributio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, and dosimetry data from patients with hepatocellular carcinoma and liver cirrhosis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Eur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M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Imaging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3</w:t>
      </w:r>
      <w:r w:rsidRPr="009D0853">
        <w:rPr>
          <w:rFonts w:ascii="Book Antiqua" w:eastAsia="等线" w:hAnsi="Book Antiqua" w:cs="Times New Roman"/>
          <w:sz w:val="24"/>
          <w:szCs w:val="24"/>
        </w:rPr>
        <w:t>: 2005-2013 [PMID: 27164900 DOI: 10.1007/s00259-016-3396-3]</w:t>
      </w:r>
    </w:p>
    <w:p w14:paraId="1B60A381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32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Gao Y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Wang Z, Ma X, Ma W, Zhao M, Fu T, Li G, Wang S, Wang Z, Yang W, Kang </w:t>
      </w:r>
      <w:r w:rsidRPr="009D0853">
        <w:rPr>
          <w:rFonts w:ascii="Book Antiqua" w:eastAsia="等线" w:hAnsi="Book Antiqua" w:cs="Times New Roman"/>
          <w:sz w:val="24"/>
          <w:szCs w:val="24"/>
        </w:rPr>
        <w:lastRenderedPageBreak/>
        <w:t xml:space="preserve">F, Wang J. The uptake exploration of 68Ga-labeled NGR in well-differentiated hepatocellular carcinoma xenografts: Indication for the new clinical translational of a tracer based on NGR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Onc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Rep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8</w:t>
      </w:r>
      <w:r w:rsidRPr="009D0853">
        <w:rPr>
          <w:rFonts w:ascii="Book Antiqua" w:eastAsia="等线" w:hAnsi="Book Antiqua" w:cs="Times New Roman"/>
          <w:sz w:val="24"/>
          <w:szCs w:val="24"/>
        </w:rPr>
        <w:t>: 2859-2866 [PMID: 28901442 DOI: 10.3892/or.2017.5933]</w:t>
      </w:r>
    </w:p>
    <w:p w14:paraId="656D46FB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33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Wachsmann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J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Peng F. Molecular imaging and therapy targeting copper metabolism in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World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Gastroenter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22</w:t>
      </w:r>
      <w:r w:rsidRPr="009D0853">
        <w:rPr>
          <w:rFonts w:ascii="Book Antiqua" w:eastAsia="等线" w:hAnsi="Book Antiqua" w:cs="Times New Roman"/>
          <w:sz w:val="24"/>
          <w:szCs w:val="24"/>
        </w:rPr>
        <w:t>: 221-231 [PMID: 26755872 DOI: 10.3748/wjg.v22.i1.221]</w:t>
      </w:r>
    </w:p>
    <w:p w14:paraId="2C48F116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34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Kornberg A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üpp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annapfe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Büchl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P, Krause B, Witt U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Gottschild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D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Fries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. Patients with non-[18 F]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fludeoxyglucos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-avid advanced hepatocellular carcinoma on clinical staging may achieve long-term recurrence-free survival after liver transplantation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Liver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Transp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8</w:t>
      </w:r>
      <w:r w:rsidRPr="009D0853">
        <w:rPr>
          <w:rFonts w:ascii="Book Antiqua" w:eastAsia="等线" w:hAnsi="Book Antiqua" w:cs="Times New Roman"/>
          <w:sz w:val="24"/>
          <w:szCs w:val="24"/>
        </w:rPr>
        <w:t>: 53-61 [PMID: 21850692 DOI: 10.1002/lt.22416]</w:t>
      </w:r>
    </w:p>
    <w:p w14:paraId="0555B409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35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Hiraoka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irook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Ochi H, Koizumi Y, Shimizu 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hiraish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Yamag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anihir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T, Miyata 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Ninomiy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T, Kawasaki 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Ishimaru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ogab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I, Inoue T, Abe 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ias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Y, Matsuura B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Onj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ichitak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K. Importance of screening for synchronous malignant neoplasms in patients with hepatocellular carcinoma: Impact of FDG PET/CT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Liver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Int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3</w:t>
      </w:r>
      <w:r w:rsidRPr="009D0853">
        <w:rPr>
          <w:rFonts w:ascii="Book Antiqua" w:eastAsia="等线" w:hAnsi="Book Antiqua" w:cs="Times New Roman"/>
          <w:sz w:val="24"/>
          <w:szCs w:val="24"/>
        </w:rPr>
        <w:t>: 1085-1091 [PMID: 23601196 DOI: 10.1111/liv.12161]</w:t>
      </w:r>
    </w:p>
    <w:p w14:paraId="43E864FB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36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Kawamura E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hiom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otan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K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awab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agihar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Fuji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, Uchida-Kobayashi S, Iwai 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orikaw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Enomot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Murakami 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amor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, Kawada N. Positioning of 18F-fluorodeoxyglucose-positron emission tomography imaging in the management algorithm of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Gastroenter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Hepat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29</w:t>
      </w:r>
      <w:r w:rsidRPr="009D0853">
        <w:rPr>
          <w:rFonts w:ascii="Book Antiqua" w:eastAsia="等线" w:hAnsi="Book Antiqua" w:cs="Times New Roman"/>
          <w:sz w:val="24"/>
          <w:szCs w:val="24"/>
        </w:rPr>
        <w:t>: 1722-1727 [PMID: 24730671 DOI: 10.1111/jgh.12611]</w:t>
      </w:r>
    </w:p>
    <w:p w14:paraId="4576D55D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37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European Association for the Study of the Liver. Electronic address: easloffice@easloffice.eu.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; European Association for the Study of the Liver. EASL Clinical Practice Guidelines: Management of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Hepat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69</w:t>
      </w:r>
      <w:r w:rsidRPr="009D0853">
        <w:rPr>
          <w:rFonts w:ascii="Book Antiqua" w:eastAsia="等线" w:hAnsi="Book Antiqua" w:cs="Times New Roman"/>
          <w:sz w:val="24"/>
          <w:szCs w:val="24"/>
        </w:rPr>
        <w:t>: 182-236 [PMID: 29628281 DOI: 10.1016/j.jhep.2018.03.019]</w:t>
      </w:r>
    </w:p>
    <w:p w14:paraId="7AE42500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38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Li YC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Yang CS, Zhou WL, Li HS, Han YJ, Wang QS, Wu HB. Low glucose metabolism in hepatocellular carcinoma with GPC3 expression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World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Gastroenter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24</w:t>
      </w:r>
      <w:r w:rsidRPr="009D0853">
        <w:rPr>
          <w:rFonts w:ascii="Book Antiqua" w:eastAsia="等线" w:hAnsi="Book Antiqua" w:cs="Times New Roman"/>
          <w:sz w:val="24"/>
          <w:szCs w:val="24"/>
        </w:rPr>
        <w:t>: 494-503 [PMID: 29398870 DOI: 10.3748/wjg.v24.i4.494]</w:t>
      </w:r>
    </w:p>
    <w:p w14:paraId="1D6C7780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39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Wu HB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Wang QS, Li BY, Li HS, Zhou WL, Wang QY. F-18 FDG in conjunction </w:t>
      </w:r>
      <w:r w:rsidRPr="009D0853">
        <w:rPr>
          <w:rFonts w:ascii="Book Antiqua" w:eastAsia="等线" w:hAnsi="Book Antiqua" w:cs="Times New Roman"/>
          <w:sz w:val="24"/>
          <w:szCs w:val="24"/>
        </w:rPr>
        <w:lastRenderedPageBreak/>
        <w:t xml:space="preserve">with 11C-choline PET/CT in the diagnosis of hepatocellular carcinoma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6</w:t>
      </w:r>
      <w:r w:rsidRPr="009D0853">
        <w:rPr>
          <w:rFonts w:ascii="Book Antiqua" w:eastAsia="等线" w:hAnsi="Book Antiqua" w:cs="Times New Roman"/>
          <w:sz w:val="24"/>
          <w:szCs w:val="24"/>
        </w:rPr>
        <w:t>: 1092-1097 [PMID: 22064078 DOI: 10.1097/RLU.0b013e3182335df4]</w:t>
      </w:r>
    </w:p>
    <w:p w14:paraId="65311EC6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40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Seo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S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atan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E, Higashi T, Nakajima 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Nakamot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Y, Tada M, Tamaki N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Iwaisak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K, Kitamura K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Ika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I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Uemot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. P-glycoprotein expression affects 18F-fluorodeoxyglucose accumulation in hepatocellular carcinoma in vivo and </w:t>
      </w:r>
      <w:r w:rsidRPr="00ED6874">
        <w:rPr>
          <w:rFonts w:ascii="Book Antiqua" w:eastAsia="等线" w:hAnsi="Book Antiqua" w:cs="Times New Roman"/>
          <w:i/>
          <w:iCs/>
          <w:sz w:val="24"/>
          <w:szCs w:val="24"/>
        </w:rPr>
        <w:t>in vitro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Int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Onc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09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4</w:t>
      </w:r>
      <w:r w:rsidRPr="009D0853">
        <w:rPr>
          <w:rFonts w:ascii="Book Antiqua" w:eastAsia="等线" w:hAnsi="Book Antiqua" w:cs="Times New Roman"/>
          <w:sz w:val="24"/>
          <w:szCs w:val="24"/>
        </w:rPr>
        <w:t>: 1303-1312 [PMID: 19360342 DOI: 10.3892/ijo_00000257]</w:t>
      </w:r>
    </w:p>
    <w:p w14:paraId="28767164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41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Anis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M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Irshad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. Imaging of hepatocellular carcinoma: Practical guide to differential diagnosis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Liver Dis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5</w:t>
      </w:r>
      <w:r w:rsidRPr="009D0853">
        <w:rPr>
          <w:rFonts w:ascii="Book Antiqua" w:eastAsia="等线" w:hAnsi="Book Antiqua" w:cs="Times New Roman"/>
          <w:sz w:val="24"/>
          <w:szCs w:val="24"/>
        </w:rPr>
        <w:t>: 335-352, vii-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vix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[PMID: 21689617 DOI: 10.1016/j.cld.2011.03.014]</w:t>
      </w:r>
    </w:p>
    <w:p w14:paraId="62E8CC89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42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Bernstine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H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Braun 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Yefremov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N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Lamash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Y, Carmi R, Stern D, Steinmetz 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osn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Grosha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D. FDG PET/CT early dynamic blood flow and late standardized uptake value determination in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>Radiology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260</w:t>
      </w:r>
      <w:r w:rsidRPr="009D0853">
        <w:rPr>
          <w:rFonts w:ascii="Book Antiqua" w:eastAsia="等线" w:hAnsi="Book Antiqua" w:cs="Times New Roman"/>
          <w:sz w:val="24"/>
          <w:szCs w:val="24"/>
        </w:rPr>
        <w:t>: 503-510 [PMID: 21555347 DOI: 10.1148/radiol.11102350]</w:t>
      </w:r>
    </w:p>
    <w:p w14:paraId="17FBA15A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43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Klasser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G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Echand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L, Shannon M. Hepatocellular carcinoma metastasis to the condyle: A case report and review of the literature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Am Dent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Assoc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45</w:t>
      </w:r>
      <w:r w:rsidRPr="009D0853">
        <w:rPr>
          <w:rFonts w:ascii="Book Antiqua" w:eastAsia="等线" w:hAnsi="Book Antiqua" w:cs="Times New Roman"/>
          <w:sz w:val="24"/>
          <w:szCs w:val="24"/>
        </w:rPr>
        <w:t>: 1063-1067 [PMID: 25270706 DOI: 10.14219/jada.2014.70]</w:t>
      </w:r>
    </w:p>
    <w:p w14:paraId="2B69BDA8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44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Cho Y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Lee DH, Lee YB, Lee 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Yo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J, Choi WM, Cho Y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Paen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C, Kang KW, Chung JK, Yu SJ, Lee JH, Yoon JH, Lee HS, Kim YJ. Does 18F-FDG positron emission tomography-computed tomography have a role in initial staging of hepatocellular carcinoma?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PLoS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One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9</w:t>
      </w:r>
      <w:r w:rsidRPr="009D0853">
        <w:rPr>
          <w:rFonts w:ascii="Book Antiqua" w:eastAsia="等线" w:hAnsi="Book Antiqua" w:cs="Times New Roman"/>
          <w:sz w:val="24"/>
          <w:szCs w:val="24"/>
        </w:rPr>
        <w:t>: e105679 [PMID: 25153834 DOI: 10.1371/journal.pone.0105679]</w:t>
      </w:r>
    </w:p>
    <w:p w14:paraId="129DA635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45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Xia F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Wu L, Lau WY, Li G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ua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, Qian C, Ma K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Bi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P. Positive lymph node metastasis has a marked impact on the long-term survival of patients with hepatocellular carcinoma with extrahepatic metastasis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PLoS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One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9</w:t>
      </w:r>
      <w:r w:rsidRPr="009D0853">
        <w:rPr>
          <w:rFonts w:ascii="Book Antiqua" w:eastAsia="等线" w:hAnsi="Book Antiqua" w:cs="Times New Roman"/>
          <w:sz w:val="24"/>
          <w:szCs w:val="24"/>
        </w:rPr>
        <w:t>: e95889 [PMID: 24760012 DOI: 10.1371/journal.pone.0095889]</w:t>
      </w:r>
    </w:p>
    <w:p w14:paraId="44FE005E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46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Lin Y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Jen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LB, Wang HY, Tsai SC, Lin WY, Kao CH. Clinical Value of 18F-FDG PET/CT in Detecting Adrenal Metastasis in Patients with Hepatocellular Carcinoma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Techn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Cancer Res Treat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4</w:t>
      </w:r>
      <w:r w:rsidRPr="009D0853">
        <w:rPr>
          <w:rFonts w:ascii="Book Antiqua" w:eastAsia="等线" w:hAnsi="Book Antiqua" w:cs="Times New Roman"/>
          <w:sz w:val="24"/>
          <w:szCs w:val="24"/>
        </w:rPr>
        <w:t>: 593-599 [PMID: 24945368 DOI: 10.7785/tcrt.2012.500438]</w:t>
      </w:r>
    </w:p>
    <w:p w14:paraId="5F60EA11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47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Sung TY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Lee SR, Lee JH, Lee YM, Lee AL, Hwang DW, Yoon JH, Gong G, Hong </w:t>
      </w:r>
      <w:r w:rsidRPr="009D0853">
        <w:rPr>
          <w:rFonts w:ascii="Book Antiqua" w:eastAsia="等线" w:hAnsi="Book Antiqua" w:cs="Times New Roman"/>
          <w:sz w:val="24"/>
          <w:szCs w:val="24"/>
        </w:rPr>
        <w:lastRenderedPageBreak/>
        <w:t xml:space="preserve">SJ, Park KM. Hepatocellular carcinoma eats medullary thyroid carcinoma, a case of tumor-in-tumor metastasis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Endocr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J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58</w:t>
      </w:r>
      <w:r w:rsidRPr="009D0853">
        <w:rPr>
          <w:rFonts w:ascii="Book Antiqua" w:eastAsia="等线" w:hAnsi="Book Antiqua" w:cs="Times New Roman"/>
          <w:sz w:val="24"/>
          <w:szCs w:val="24"/>
        </w:rPr>
        <w:t>: 801-805 [PMID: 21757828 DOI: 10.1507/endocrj.ej11-0052]</w:t>
      </w:r>
    </w:p>
    <w:p w14:paraId="240078CD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48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Pan JH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Dong MJ, Ouyang XB. A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epatoid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denocarcinoma of the stomach with liver metastasis mimicking hepatocellular carcinoma detected by F-18 FDG PET/CT imaging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6</w:t>
      </w:r>
      <w:r w:rsidRPr="009D0853">
        <w:rPr>
          <w:rFonts w:ascii="Book Antiqua" w:eastAsia="等线" w:hAnsi="Book Antiqua" w:cs="Times New Roman"/>
          <w:sz w:val="24"/>
          <w:szCs w:val="24"/>
        </w:rPr>
        <w:t>: 1137-1139 [PMID: 22064094 DOI: 10.1097/RLU.0b013e3182335ef9]</w:t>
      </w:r>
    </w:p>
    <w:p w14:paraId="41271628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49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Lee JH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Lee KG, Park HK, Song SY, Kim JY, Kim YH, Choi YY, Jang KS, Park MH. Inflammatory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pseudotumo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of the kidney mimicking malignancy on 18F-FDG PET/CT in a patient with diabetes and hepatocellular carcinoma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7</w:t>
      </w:r>
      <w:r w:rsidRPr="009D0853">
        <w:rPr>
          <w:rFonts w:ascii="Book Antiqua" w:eastAsia="等线" w:hAnsi="Book Antiqua" w:cs="Times New Roman"/>
          <w:sz w:val="24"/>
          <w:szCs w:val="24"/>
        </w:rPr>
        <w:t>: 699-701 [PMID: 22691519 DOI: 10.1097/RLU.0b013e3182443e4d]</w:t>
      </w:r>
    </w:p>
    <w:p w14:paraId="1389D387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50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Dong A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Zhon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X, Wang Y. Pedunculated Hepatocellular Carcinoma Mimicking Right Adrenal Tumor on FDG PET/CT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3</w:t>
      </w:r>
      <w:r w:rsidRPr="009D0853">
        <w:rPr>
          <w:rFonts w:ascii="Book Antiqua" w:eastAsia="等线" w:hAnsi="Book Antiqua" w:cs="Times New Roman"/>
          <w:sz w:val="24"/>
          <w:szCs w:val="24"/>
        </w:rPr>
        <w:t>: e242-e244 [PMID: 29659392 DOI: 10.1097/RLU.0000000000002096]</w:t>
      </w:r>
    </w:p>
    <w:p w14:paraId="2984911A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51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Tsurusaki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M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Okada M, Kuroda 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atsuk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Ishii K, Murakami T. Clinical application of 18F-fluorodeoxyglucose positron emission tomography for assessment and evaluation after therapy for malignant hepatic tumor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Gastroenter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9</w:t>
      </w:r>
      <w:r w:rsidRPr="009D0853">
        <w:rPr>
          <w:rFonts w:ascii="Book Antiqua" w:eastAsia="等线" w:hAnsi="Book Antiqua" w:cs="Times New Roman"/>
          <w:sz w:val="24"/>
          <w:szCs w:val="24"/>
        </w:rPr>
        <w:t>: 46-56 [PMID: 23525980 DOI: 10.1007/s00535-013-0790-5]</w:t>
      </w:r>
    </w:p>
    <w:p w14:paraId="5DBF489E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52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Agarwal KK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Shah D, Shah N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ayank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. Differentiation of Malignant Thrombus From Bland Thrombus of the Portal Vein in Patient With Hepatocellular Carcinoma on 18F-FDG PET CT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2</w:t>
      </w:r>
      <w:r w:rsidRPr="009D0853">
        <w:rPr>
          <w:rFonts w:ascii="Book Antiqua" w:eastAsia="等线" w:hAnsi="Book Antiqua" w:cs="Times New Roman"/>
          <w:sz w:val="24"/>
          <w:szCs w:val="24"/>
        </w:rPr>
        <w:t>: e472-e474 [PMID: 28922192 DOI: 10.1097/RLU.0000000000001840]</w:t>
      </w:r>
    </w:p>
    <w:p w14:paraId="0E51BBC1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53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Hu Y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Liu Y, Shi H.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Castlema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disease in the hilum liver mimicking the lymph node metastasis of hepatocellular carcinoma on 18F-FDG PET/CT: A case report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>Medicine (Baltimore)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97</w:t>
      </w:r>
      <w:r w:rsidRPr="009D0853">
        <w:rPr>
          <w:rFonts w:ascii="Book Antiqua" w:eastAsia="等线" w:hAnsi="Book Antiqua" w:cs="Times New Roman"/>
          <w:sz w:val="24"/>
          <w:szCs w:val="24"/>
        </w:rPr>
        <w:t>: e9939 [PMID: 29561464 DOI: 10.1097/MD.0000000000009939]</w:t>
      </w:r>
    </w:p>
    <w:p w14:paraId="709C933B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54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Jiang L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Tan 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Panj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CM, Yu 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Xiu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Y, Shi H. Role of 18F-FDG PET/CT Imaging in Intrahepatic Cholangiocarcinoma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1</w:t>
      </w:r>
      <w:r w:rsidRPr="009D0853">
        <w:rPr>
          <w:rFonts w:ascii="Book Antiqua" w:eastAsia="等线" w:hAnsi="Book Antiqua" w:cs="Times New Roman"/>
          <w:sz w:val="24"/>
          <w:szCs w:val="24"/>
        </w:rPr>
        <w:t>: 1-7 [PMID: 26402131 DOI: 10.1097/RLU.0000000000000998]</w:t>
      </w:r>
    </w:p>
    <w:p w14:paraId="41C94082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55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Takada Y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aid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T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hirab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K, Nagano 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Egaw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, Sugawara 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aketom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akahar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T, Wakabayashi G, Nakanishi C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awagish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N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enj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Gotoh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oyok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9D0853">
        <w:rPr>
          <w:rFonts w:ascii="Book Antiqua" w:eastAsia="等线" w:hAnsi="Book Antiqua" w:cs="Times New Roman"/>
          <w:sz w:val="24"/>
          <w:szCs w:val="24"/>
        </w:rPr>
        <w:lastRenderedPageBreak/>
        <w:t xml:space="preserve">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akamad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K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Ohtsuk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Akamatsu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N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okud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N, Takeda K, Endo I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akamur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Okajim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, Wada H, Kubo 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uramitsu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K, Ku 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Ishiyam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K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Ohda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, Ito E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aehar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Y, Honda M, Inomata Y, Furukawa 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Uemot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Yamau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, Miyazaki M, Takada T;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LTx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-PET study group of the Japanese Society of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epat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-Biliary-Pancreatic Surgery and the Japanese Liver Transplantation Society. Significance of preoperative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fluorodeoxyglucos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-positron emission tomography in prediction of tumor recurrence after liver transplantation for hepatocellular carcinoma patients: A Japanese multicenter study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Hepatobiliary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Pancreat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Sc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24</w:t>
      </w:r>
      <w:r w:rsidRPr="009D0853">
        <w:rPr>
          <w:rFonts w:ascii="Book Antiqua" w:eastAsia="等线" w:hAnsi="Book Antiqua" w:cs="Times New Roman"/>
          <w:sz w:val="24"/>
          <w:szCs w:val="24"/>
        </w:rPr>
        <w:t>: 49-57 [PMID: 27806426 DOI: 10.1002/jhbp.412]</w:t>
      </w:r>
    </w:p>
    <w:p w14:paraId="60BCA1A7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56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Sacks A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Peller PJ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uras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D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Chatbur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L, Mercier G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ubramaniam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RM. Value of PET/CT in the management of primary hepatobiliary tumors, part 2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AJR Am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Roentgen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97</w:t>
      </w:r>
      <w:r w:rsidRPr="009D0853">
        <w:rPr>
          <w:rFonts w:ascii="Book Antiqua" w:eastAsia="等线" w:hAnsi="Book Antiqua" w:cs="Times New Roman"/>
          <w:sz w:val="24"/>
          <w:szCs w:val="24"/>
        </w:rPr>
        <w:t>: W260-W265 [PMID: 21785051 DOI: 10.2214/AJR.11.6995]</w:t>
      </w:r>
    </w:p>
    <w:p w14:paraId="3F92691F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57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Na SJ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Oh JK, Hyun SH, Lee JW, Hong IK, Song BI, Kim T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E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S, Lee SW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Yo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IR, Chung YA, Yun M. 18F-FDG PET/CT Can Predict Survival of Advanced Hepatocellular Carcinoma Patients: A Multicenter Retrospective Cohort Study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58</w:t>
      </w:r>
      <w:r w:rsidRPr="009D0853">
        <w:rPr>
          <w:rFonts w:ascii="Book Antiqua" w:eastAsia="等线" w:hAnsi="Book Antiqua" w:cs="Times New Roman"/>
          <w:sz w:val="24"/>
          <w:szCs w:val="24"/>
        </w:rPr>
        <w:t>: 730-736 [PMID: 27789714 DOI: 10.2967/jnumed.116.182022]</w:t>
      </w:r>
    </w:p>
    <w:p w14:paraId="6ED7A1DA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58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Sposito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C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Di Sandro 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Bruner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F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Buscem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V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Battisto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Lauteri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Bongin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De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Carli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L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azzaferr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V. Development of a prognostic scoring system for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resectabl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World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Gastroenter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22</w:t>
      </w:r>
      <w:r w:rsidRPr="009D0853">
        <w:rPr>
          <w:rFonts w:ascii="Book Antiqua" w:eastAsia="等线" w:hAnsi="Book Antiqua" w:cs="Times New Roman"/>
          <w:sz w:val="24"/>
          <w:szCs w:val="24"/>
        </w:rPr>
        <w:t>: 8194-8202 [PMID: 27688661 DOI: 10.3748/wjg.v22.i36.8194]</w:t>
      </w:r>
    </w:p>
    <w:p w14:paraId="61690EFF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59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Ahn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SY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Lee J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Jo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I, Lee ES, Lee SJ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Cheo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GJ, Han JK, Choi BI. Prediction of microvascular invasion of hepatocellular carcinoma using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gadoxetic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cid-enhanced MR and (18)F-FDG PET/CT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Abdom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Imaging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0</w:t>
      </w:r>
      <w:r w:rsidRPr="009D0853">
        <w:rPr>
          <w:rFonts w:ascii="Book Antiqua" w:eastAsia="等线" w:hAnsi="Book Antiqua" w:cs="Times New Roman"/>
          <w:sz w:val="24"/>
          <w:szCs w:val="24"/>
        </w:rPr>
        <w:t>: 843-851 [PMID: 25253426 DOI: 10.1007/s00261-014-0256-0]</w:t>
      </w:r>
    </w:p>
    <w:p w14:paraId="16712E92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60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Ünal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E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İdilma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İ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Akat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D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Özme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N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arçaaltıncab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. Microvascular invasion in hepatocellular carcinoma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Diag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Interv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Radi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22</w:t>
      </w:r>
      <w:r w:rsidRPr="009D0853">
        <w:rPr>
          <w:rFonts w:ascii="Book Antiqua" w:eastAsia="等线" w:hAnsi="Book Antiqua" w:cs="Times New Roman"/>
          <w:sz w:val="24"/>
          <w:szCs w:val="24"/>
        </w:rPr>
        <w:t>: 125-132 [PMID: 26782155 DOI: 10.5152/dir.2015.15125]</w:t>
      </w:r>
    </w:p>
    <w:p w14:paraId="0F145A07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61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Kobayashi T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Aikat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, Honda F, Nakano N, Nakamura 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atook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ori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K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ori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R, Fukuhara T, Masaki K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Nagaok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awaok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T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sug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iramatsu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, Imamura M, Kawakami 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Ohda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, Awai K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Chayam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K. Preoperative Fluorine 18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lastRenderedPageBreak/>
        <w:t>Fluorodeoxyglucos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Positron Emission Tomography/Computed Tomography for Prediction of Microvascular Invasion in Small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omput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Assist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Tomog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0</w:t>
      </w:r>
      <w:r w:rsidRPr="009D0853">
        <w:rPr>
          <w:rFonts w:ascii="Book Antiqua" w:eastAsia="等线" w:hAnsi="Book Antiqua" w:cs="Times New Roman"/>
          <w:sz w:val="24"/>
          <w:szCs w:val="24"/>
        </w:rPr>
        <w:t>: 524-530 [PMID: 26966955 DOI: 10.1097/RCT.0000000000000405]</w:t>
      </w:r>
    </w:p>
    <w:p w14:paraId="1ACE80DB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62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Wang XY</w:t>
      </w:r>
      <w:r w:rsidRPr="009D0853">
        <w:rPr>
          <w:rFonts w:ascii="Book Antiqua" w:eastAsia="等线" w:hAnsi="Book Antiqua" w:cs="Times New Roman"/>
          <w:sz w:val="24"/>
          <w:szCs w:val="24"/>
        </w:rPr>
        <w:t>, Chen D, Zhang XS, Chen ZF, Hu AB. Value of ¹</w:t>
      </w:r>
      <w:r w:rsidRPr="009D0853">
        <w:rPr>
          <w:rFonts w:ascii="Times New Roman" w:eastAsia="等线" w:hAnsi="Times New Roman" w:cs="Times New Roman"/>
          <w:sz w:val="24"/>
          <w:szCs w:val="24"/>
        </w:rPr>
        <w:t>⁸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F-FDG-PET/CT in the detection of recurrent hepatocellular carcinoma after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epatectomy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or radiofrequency ablation: A comparative study with contrast-enhanced ultrasound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>J Dig Dis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4</w:t>
      </w:r>
      <w:r w:rsidRPr="009D0853">
        <w:rPr>
          <w:rFonts w:ascii="Book Antiqua" w:eastAsia="等线" w:hAnsi="Book Antiqua" w:cs="Times New Roman"/>
          <w:sz w:val="24"/>
          <w:szCs w:val="24"/>
        </w:rPr>
        <w:t>: 433-438 [PMID: 23615075 DOI: 10.1111/1751-2980.12064]</w:t>
      </w:r>
    </w:p>
    <w:p w14:paraId="7F3221E1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63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Cascales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>-Campos PA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Romero PR, Schneider MA, Lopez-Lopez V, Navarro JL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Fruto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L, Pons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iñan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Parici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PP. Positron emission tomography/computed tomography in patients with hepatocellular carcinoma undergoing liver transplantation. Useful, necessary or irrelevant?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Eur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Radi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91</w:t>
      </w:r>
      <w:r w:rsidRPr="009D0853">
        <w:rPr>
          <w:rFonts w:ascii="Book Antiqua" w:eastAsia="等线" w:hAnsi="Book Antiqua" w:cs="Times New Roman"/>
          <w:sz w:val="24"/>
          <w:szCs w:val="24"/>
        </w:rPr>
        <w:t>: 155-159 [PMID: 28629563 DOI: 10.1016/j.ejrad.2017.03.013]</w:t>
      </w:r>
    </w:p>
    <w:p w14:paraId="414AAA27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64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Kim JW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eon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, Yun M, Lee IJ, Yoon HI, Cho HJ, Han KH. Usefulness of positron emission tomography with fluorine-18-fluorodeoxyglucose in predicting treatment response in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unresectabl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epatocellular carcinoma patients treated with external beam radiotherapy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Int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Radiat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Onc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Bi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Phys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82</w:t>
      </w:r>
      <w:r w:rsidRPr="009D0853">
        <w:rPr>
          <w:rFonts w:ascii="Book Antiqua" w:eastAsia="等线" w:hAnsi="Book Antiqua" w:cs="Times New Roman"/>
          <w:sz w:val="24"/>
          <w:szCs w:val="24"/>
        </w:rPr>
        <w:t>: 1172-1178 [PMID: 21570203 DOI: 10.1016/j.ijrobp.2010.11.076]</w:t>
      </w:r>
    </w:p>
    <w:p w14:paraId="686E65EB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65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Kim YI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Paen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C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Cheo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GJ, Suh KS, Lee DS, Chung JK, Kang KW. Prediction of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Posttransplantation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Recurrence of Hepatocellular Carcinoma Using Metabolic and Volumetric Indices of 18F-FDG PET/CT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57</w:t>
      </w:r>
      <w:r w:rsidRPr="009D0853">
        <w:rPr>
          <w:rFonts w:ascii="Book Antiqua" w:eastAsia="等线" w:hAnsi="Book Antiqua" w:cs="Times New Roman"/>
          <w:sz w:val="24"/>
          <w:szCs w:val="24"/>
        </w:rPr>
        <w:t>: 1045-1051 [PMID: 26985057 DOI: 10.2967/jnumed.115.170076]</w:t>
      </w:r>
    </w:p>
    <w:p w14:paraId="6E48DAB6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66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Song HJ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Cheng JY, Hu SL, Zhang GY, Fu Y, Zhang YJ. Value of 18F-FDG PET/CT in detecting viable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umou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nd predicting prognosis of hepatocellular carcinoma after TACE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Radi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70</w:t>
      </w:r>
      <w:r w:rsidRPr="009D0853">
        <w:rPr>
          <w:rFonts w:ascii="Book Antiqua" w:eastAsia="等线" w:hAnsi="Book Antiqua" w:cs="Times New Roman"/>
          <w:sz w:val="24"/>
          <w:szCs w:val="24"/>
        </w:rPr>
        <w:t>: 128-137 [PMID: 25459673 DOI: 10.1016/j.crad.2014.09.020]</w:t>
      </w:r>
    </w:p>
    <w:p w14:paraId="7BFB58FF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67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Lee JW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Yun M, Cho A, Han KH, Kim DY, Lee SM, Lee JD. The predictive value of metabolic tumor volume on FDG PET/CT for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ransarteria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chemoembolization and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ransarteria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chemotherapy infusion in hepatocellular carcinoma patients without extrahepatic metastasis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Ann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29</w:t>
      </w:r>
      <w:r w:rsidRPr="009D0853">
        <w:rPr>
          <w:rFonts w:ascii="Book Antiqua" w:eastAsia="等线" w:hAnsi="Book Antiqua" w:cs="Times New Roman"/>
          <w:sz w:val="24"/>
          <w:szCs w:val="24"/>
        </w:rPr>
        <w:t>: 400-408 [PMID: 25652647 DOI: 10.1007/s12149-015-0956-8]</w:t>
      </w:r>
    </w:p>
    <w:p w14:paraId="74922997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68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Choi SH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Chang J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Jeon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YH, Lee Y, Yun M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eon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. FDG-PET predicts outcomes </w:t>
      </w:r>
      <w:r w:rsidRPr="009D0853">
        <w:rPr>
          <w:rFonts w:ascii="Book Antiqua" w:eastAsia="等线" w:hAnsi="Book Antiqua" w:cs="Times New Roman"/>
          <w:sz w:val="24"/>
          <w:szCs w:val="24"/>
        </w:rPr>
        <w:lastRenderedPageBreak/>
        <w:t xml:space="preserve">of treated bone metastasis following palliative radiotherapy in patients with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Liver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Int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4</w:t>
      </w:r>
      <w:r w:rsidRPr="009D0853">
        <w:rPr>
          <w:rFonts w:ascii="Book Antiqua" w:eastAsia="等线" w:hAnsi="Book Antiqua" w:cs="Times New Roman"/>
          <w:sz w:val="24"/>
          <w:szCs w:val="24"/>
        </w:rPr>
        <w:t>: 1118-1125 [PMID: 24528941 DOI: 10.1111/liv.12487]</w:t>
      </w:r>
    </w:p>
    <w:p w14:paraId="265288E8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69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Park S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Kim TS, Kang SH, Kim HB, Park JW, Kim SK. 11C-acetate and 18F-fluorodeoxyglucose positron emission tomography/computed tomography dual imaging for the prediction of response and prognosis after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ransarteria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chemoembolization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>Medicine (Baltimore)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97</w:t>
      </w:r>
      <w:r w:rsidRPr="009D0853">
        <w:rPr>
          <w:rFonts w:ascii="Book Antiqua" w:eastAsia="等线" w:hAnsi="Book Antiqua" w:cs="Times New Roman"/>
          <w:sz w:val="24"/>
          <w:szCs w:val="24"/>
        </w:rPr>
        <w:t>: e12311 [PMID: 30212970 DOI: 10.1097/MD.0000000000012311]</w:t>
      </w:r>
    </w:p>
    <w:p w14:paraId="475AFA48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70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Cheung TT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Ho CL, Lo CM, Chen S, Chan SC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Chok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KS, Fung JY, Yan Chan AC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har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W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Yau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T, Poon RT, Fan ST. 11C-acetate and 18F-FDG PET/CT for clinical staging and selection of patients with hepatocellular carcinoma for liver transplantation on the basis of Milan criteria: Surgeon's perspective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54</w:t>
      </w:r>
      <w:r w:rsidRPr="009D0853">
        <w:rPr>
          <w:rFonts w:ascii="Book Antiqua" w:eastAsia="等线" w:hAnsi="Book Antiqua" w:cs="Times New Roman"/>
          <w:sz w:val="24"/>
          <w:szCs w:val="24"/>
        </w:rPr>
        <w:t>: 192-200 [PMID: 23321459 DOI: 10.2967/jnumed.112.107516]</w:t>
      </w:r>
    </w:p>
    <w:p w14:paraId="0840795F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71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Castilla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>-Lièvre MA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Franco D, Gervais P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uhnast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Agostin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arthey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L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Désarnaud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ela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BO. Diagnostic value of combining ¹¹C-choline and ¹</w:t>
      </w:r>
      <w:r w:rsidRPr="009D0853">
        <w:rPr>
          <w:rFonts w:ascii="Times New Roman" w:eastAsia="等线" w:hAnsi="Times New Roman" w:cs="Times New Roman"/>
          <w:sz w:val="24"/>
          <w:szCs w:val="24"/>
        </w:rPr>
        <w:t>⁸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F-FDG PET/CT in hepatocellular carcinoma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Eur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M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Imaging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3</w:t>
      </w:r>
      <w:r w:rsidRPr="009D0853">
        <w:rPr>
          <w:rFonts w:ascii="Book Antiqua" w:eastAsia="等线" w:hAnsi="Book Antiqua" w:cs="Times New Roman"/>
          <w:sz w:val="24"/>
          <w:szCs w:val="24"/>
        </w:rPr>
        <w:t>: 852-859 [PMID: 26577938 DOI: 10.1007/s00259-015-3241-0]</w:t>
      </w:r>
    </w:p>
    <w:p w14:paraId="2C7CE37E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72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Dutta J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Leahy RM, Li Q. Non-local means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denoisin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of dynamic PET images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PLoS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One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8</w:t>
      </w:r>
      <w:r w:rsidRPr="009D0853">
        <w:rPr>
          <w:rFonts w:ascii="Book Antiqua" w:eastAsia="等线" w:hAnsi="Book Antiqua" w:cs="Times New Roman"/>
          <w:sz w:val="24"/>
          <w:szCs w:val="24"/>
        </w:rPr>
        <w:t>: e81390 [PMID: 24339921 DOI: 10.1371/journal.pone.0081390]</w:t>
      </w:r>
    </w:p>
    <w:p w14:paraId="4E30122B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73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Freesmeyer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M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Winken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T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chierz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H. Contrast between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ypervascularized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liver lesions and hepatic parenchyma: Early dynamic PET versus contrast-enhanced CT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Ann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28</w:t>
      </w:r>
      <w:r w:rsidRPr="009D0853">
        <w:rPr>
          <w:rFonts w:ascii="Book Antiqua" w:eastAsia="等线" w:hAnsi="Book Antiqua" w:cs="Times New Roman"/>
          <w:sz w:val="24"/>
          <w:szCs w:val="24"/>
        </w:rPr>
        <w:t>: 664-668 [PMID: 24903245 DOI: 10.1007/s12149-014-0862-5]</w:t>
      </w:r>
    </w:p>
    <w:p w14:paraId="2535DAB5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74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Wang SB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Wu HB, Wang QS, Zhou WL, Tian Y, Li HS, Ji Y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Lv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L. Combined early dynamic (18)F-FDG PET/CT and conventional whole-body (18)F-FDG PET/CT provide one-stop imaging for detecting hepatocellular carcinoma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Res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Hepato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Gastroenter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9</w:t>
      </w:r>
      <w:r w:rsidRPr="009D0853">
        <w:rPr>
          <w:rFonts w:ascii="Book Antiqua" w:eastAsia="等线" w:hAnsi="Book Antiqua" w:cs="Times New Roman"/>
          <w:sz w:val="24"/>
          <w:szCs w:val="24"/>
        </w:rPr>
        <w:t>: 324-330 [PMID: 25487755 DOI: 10.1016/j.clinre.2014.10.010]</w:t>
      </w:r>
    </w:p>
    <w:p w14:paraId="1E14187D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75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Wu B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Zhao Y, Zhang Y, Tan H, Shi H. Does dual-time-point 18F-FDG PET/CT scan add in the diagnosis of hepatocellular carcinoma?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Hell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20</w:t>
      </w:r>
      <w:r w:rsidRPr="009D0853">
        <w:rPr>
          <w:rFonts w:ascii="Book Antiqua" w:eastAsia="等线" w:hAnsi="Book Antiqua" w:cs="Times New Roman"/>
          <w:sz w:val="24"/>
          <w:szCs w:val="24"/>
        </w:rPr>
        <w:t>: 79-82 [PMID: 28315913 DOI: 10.1967/s002449910511]</w:t>
      </w:r>
    </w:p>
    <w:p w14:paraId="03FC38DF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76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Huo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L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Dang 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Lv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, Xing H, Li F. Application of dual phase imaging of 11C-acetate </w:t>
      </w:r>
      <w:r w:rsidRPr="009D0853">
        <w:rPr>
          <w:rFonts w:ascii="Book Antiqua" w:eastAsia="等线" w:hAnsi="Book Antiqua" w:cs="Times New Roman"/>
          <w:sz w:val="24"/>
          <w:szCs w:val="24"/>
        </w:rPr>
        <w:lastRenderedPageBreak/>
        <w:t xml:space="preserve">positron emission tomography on differential diagnosis of small hepatic lesions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PLoS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One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9</w:t>
      </w:r>
      <w:r w:rsidRPr="009D0853">
        <w:rPr>
          <w:rFonts w:ascii="Book Antiqua" w:eastAsia="等线" w:hAnsi="Book Antiqua" w:cs="Times New Roman"/>
          <w:sz w:val="24"/>
          <w:szCs w:val="24"/>
        </w:rPr>
        <w:t>: e96517 [PMID: 24816814 DOI: 10.1371/journal.pone.0096517]</w:t>
      </w:r>
    </w:p>
    <w:p w14:paraId="7E1E8518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77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Huo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L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Wu Z, Zhuang H, Fu Z, Dang Y. Dual time point C-11 acetate PET imaging can potentially distinguish focal nodular hyperplasia from primary hepatocellular carcinoma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09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4</w:t>
      </w:r>
      <w:r w:rsidRPr="009D0853">
        <w:rPr>
          <w:rFonts w:ascii="Book Antiqua" w:eastAsia="等线" w:hAnsi="Book Antiqua" w:cs="Times New Roman"/>
          <w:sz w:val="24"/>
          <w:szCs w:val="24"/>
        </w:rPr>
        <w:t>: 874-877 [PMID: 20139820 DOI: 10.1097/RLU.0b013e3181bed06e]</w:t>
      </w:r>
    </w:p>
    <w:p w14:paraId="73E4F1DC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78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Ho M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Kim H. Glypican-3: A new target for cancer immunotherapy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Eur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J Cancer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7</w:t>
      </w:r>
      <w:r w:rsidRPr="009D0853">
        <w:rPr>
          <w:rFonts w:ascii="Book Antiqua" w:eastAsia="等线" w:hAnsi="Book Antiqua" w:cs="Times New Roman"/>
          <w:sz w:val="24"/>
          <w:szCs w:val="24"/>
        </w:rPr>
        <w:t>: 333-338 [PMID: 21112773 DOI: 10.1016/j.ejca.2010.10.024]</w:t>
      </w:r>
    </w:p>
    <w:p w14:paraId="311F86C6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79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Sham JG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ievit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FM, Grierson JR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iyaok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R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Yeh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M, Zhang M, Yeung R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inoshim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, Park JO. Glypican-3-targeted 89Zr PET imaging of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55</w:t>
      </w:r>
      <w:r w:rsidRPr="009D0853">
        <w:rPr>
          <w:rFonts w:ascii="Book Antiqua" w:eastAsia="等线" w:hAnsi="Book Antiqua" w:cs="Times New Roman"/>
          <w:sz w:val="24"/>
          <w:szCs w:val="24"/>
        </w:rPr>
        <w:t>: 799-804 [PMID: 24627434 DOI: 10.2967/jnumed.113.132118]</w:t>
      </w:r>
    </w:p>
    <w:p w14:paraId="21822B87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80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Sham JG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ievit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FM, Grierson JR, Chiarelli P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iyaok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RS, Zhang M, Yeung R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inoshim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, Park JO. Glypican-3-targeting F(ab')2 for 89Zr PET of hepatocellular carcinoma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55</w:t>
      </w:r>
      <w:r w:rsidRPr="009D0853">
        <w:rPr>
          <w:rFonts w:ascii="Book Antiqua" w:eastAsia="等线" w:hAnsi="Book Antiqua" w:cs="Times New Roman"/>
          <w:sz w:val="24"/>
          <w:szCs w:val="24"/>
        </w:rPr>
        <w:t>: 2032-2037 [PMID: 25359880 DOI: 10.2967/jnumed.114.145102]</w:t>
      </w:r>
    </w:p>
    <w:p w14:paraId="19CCAC77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81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Yang X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Liu H, Sun CK, Natarajan A, Hu X, Wang X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Allegrett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, Guttmann RD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Gambhi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S, Chua MS, Cheng Z, So SK. Imaging of hepatocellular carcinoma patient-derived xenografts using </w:t>
      </w:r>
      <w:r w:rsidRPr="009D0853">
        <w:rPr>
          <w:rFonts w:ascii="Times New Roman" w:eastAsia="等线" w:hAnsi="Times New Roman" w:cs="Times New Roman"/>
          <w:sz w:val="24"/>
          <w:szCs w:val="24"/>
        </w:rPr>
        <w:t>⁸⁹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Z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-labeled anti-glypican-3 monoclonal antibody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>Biomaterials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35</w:t>
      </w:r>
      <w:r w:rsidRPr="009D0853">
        <w:rPr>
          <w:rFonts w:ascii="Book Antiqua" w:eastAsia="等线" w:hAnsi="Book Antiqua" w:cs="Times New Roman"/>
          <w:sz w:val="24"/>
          <w:szCs w:val="24"/>
        </w:rPr>
        <w:t>: 6964-6971 [PMID: 24836949 DOI: 10.1016/j.biomaterials.2014.04.089]</w:t>
      </w:r>
    </w:p>
    <w:p w14:paraId="5C012393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82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Hernandez R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Sun H, England CG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Valdovino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F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Ehlerdin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EB, Barnhart TE, Yang 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Ca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W. CD146-targeted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immunoPET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nd NIRF Imaging of Hepatocellular Carcinoma with a Dual-Labeled Monoclonal Antibody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Theranostic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6</w:t>
      </w:r>
      <w:r w:rsidRPr="009D0853">
        <w:rPr>
          <w:rFonts w:ascii="Book Antiqua" w:eastAsia="等线" w:hAnsi="Book Antiqua" w:cs="Times New Roman"/>
          <w:sz w:val="24"/>
          <w:szCs w:val="24"/>
        </w:rPr>
        <w:t>: 1918-1933 [PMID: 27570560 DOI: 10.7150/thno.15568]</w:t>
      </w:r>
    </w:p>
    <w:p w14:paraId="32BEB025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83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Ehman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EC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Johnson GB, Villanueva-Meyer JE, Cha 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Leyne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P, Larson PEZ, Hope TA. PET/MRI: Where might it replace PET/CT?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Mag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Reso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Imaging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46</w:t>
      </w:r>
      <w:r w:rsidRPr="009D0853">
        <w:rPr>
          <w:rFonts w:ascii="Book Antiqua" w:eastAsia="等线" w:hAnsi="Book Antiqua" w:cs="Times New Roman"/>
          <w:sz w:val="24"/>
          <w:szCs w:val="24"/>
        </w:rPr>
        <w:t>: 1247-1262 [PMID: 28370695 DOI: 10.1002/jmri.25711]</w:t>
      </w:r>
    </w:p>
    <w:p w14:paraId="58784AF0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84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Kong E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Chun KA, Cho IH. Quantitative assessment of simultaneous F-18 FDG PET/MRI in patients with various types of hepatic tumors: Correlation between </w:t>
      </w:r>
      <w:r w:rsidRPr="009D0853">
        <w:rPr>
          <w:rFonts w:ascii="Book Antiqua" w:eastAsia="等线" w:hAnsi="Book Antiqua" w:cs="Times New Roman"/>
          <w:sz w:val="24"/>
          <w:szCs w:val="24"/>
        </w:rPr>
        <w:lastRenderedPageBreak/>
        <w:t xml:space="preserve">glucose metabolism and apparent diffusion coefficient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PLoS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One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2</w:t>
      </w:r>
      <w:r w:rsidRPr="009D0853">
        <w:rPr>
          <w:rFonts w:ascii="Book Antiqua" w:eastAsia="等线" w:hAnsi="Book Antiqua" w:cs="Times New Roman"/>
          <w:sz w:val="24"/>
          <w:szCs w:val="24"/>
        </w:rPr>
        <w:t>: e0180184 [PMID: 28672016 DOI: 10.1371/journal.pone.0180184]</w:t>
      </w:r>
    </w:p>
    <w:p w14:paraId="19DFCEAD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85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Nielsen K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cheff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J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Pieter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IC, van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ilbor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A, van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Waesberghe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JH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Oprea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-Lager DE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Meijerink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MR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Kazemier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G, Hoekstra O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chreur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HW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ietse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C, Meijer 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Comans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EF, van den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PM. The use of PET-MRI in the follow-up after radiofrequency- and microwave ablation of colorectal liver metastases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>BMC Med Imaging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4</w:t>
      </w:r>
      <w:r w:rsidRPr="009D0853">
        <w:rPr>
          <w:rFonts w:ascii="Book Antiqua" w:eastAsia="等线" w:hAnsi="Book Antiqua" w:cs="Times New Roman"/>
          <w:sz w:val="24"/>
          <w:szCs w:val="24"/>
        </w:rPr>
        <w:t>: 27 [PMID: 25103913 DOI: 10.1186/1471-2342-14-27]</w:t>
      </w:r>
    </w:p>
    <w:p w14:paraId="3A08957F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86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Hayakawa N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Nakamot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Y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Nakatan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K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Hatan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E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Se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, Higashi T, Saga T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Uemoto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Togash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K. Clinical utility and limitations of FDG PET in detecting recurrent hepatocellular carcinoma in postoperative patients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Int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Onc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19</w:t>
      </w:r>
      <w:r w:rsidRPr="009D0853">
        <w:rPr>
          <w:rFonts w:ascii="Book Antiqua" w:eastAsia="等线" w:hAnsi="Book Antiqua" w:cs="Times New Roman"/>
          <w:sz w:val="24"/>
          <w:szCs w:val="24"/>
        </w:rPr>
        <w:t>: 1020-1028 [PMID: 24366329 DOI: 10.1007/s10147-013-0653-3]</w:t>
      </w:r>
    </w:p>
    <w:p w14:paraId="765BEA06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87 </w:t>
      </w:r>
      <w:proofErr w:type="spellStart"/>
      <w:r w:rsidRPr="009D0853">
        <w:rPr>
          <w:rFonts w:ascii="Book Antiqua" w:eastAsia="等线" w:hAnsi="Book Antiqua" w:cs="Times New Roman"/>
          <w:b/>
          <w:sz w:val="24"/>
          <w:szCs w:val="24"/>
        </w:rPr>
        <w:t>Dubash</w:t>
      </w:r>
      <w:proofErr w:type="spellEnd"/>
      <w:r w:rsidRPr="009D0853">
        <w:rPr>
          <w:rFonts w:ascii="Book Antiqua" w:eastAsia="等线" w:hAnsi="Book Antiqua" w:cs="Times New Roman"/>
          <w:b/>
          <w:sz w:val="24"/>
          <w:szCs w:val="24"/>
        </w:rPr>
        <w:t xml:space="preserve"> SR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Idowu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OA, Sharma R. The emerging role of positron emission tomography in hepatocellular carcinoma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Hepat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Onc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2</w:t>
      </w:r>
      <w:r w:rsidRPr="009D0853">
        <w:rPr>
          <w:rFonts w:ascii="Book Antiqua" w:eastAsia="等线" w:hAnsi="Book Antiqua" w:cs="Times New Roman"/>
          <w:sz w:val="24"/>
          <w:szCs w:val="24"/>
        </w:rPr>
        <w:t>: 191-200 [PMID: 30190998 DOI: 10.2217/hep.15.6]</w:t>
      </w:r>
    </w:p>
    <w:p w14:paraId="3F2DCD8F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88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Marquez BV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Zheleznyak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Lapi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SE. Glypican-3-targeted 89Zr PET imaging of hepatocellular carcinoma: Where antibody imaging dares to tread. </w:t>
      </w:r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55</w:t>
      </w:r>
      <w:r w:rsidRPr="009D0853">
        <w:rPr>
          <w:rFonts w:ascii="Book Antiqua" w:eastAsia="等线" w:hAnsi="Book Antiqua" w:cs="Times New Roman"/>
          <w:sz w:val="24"/>
          <w:szCs w:val="24"/>
        </w:rPr>
        <w:t>: 708-709 [PMID: 24665087 DOI: 10.2967/jnumed.113.136234]</w:t>
      </w:r>
    </w:p>
    <w:p w14:paraId="5B33B7A5" w14:textId="77777777" w:rsidR="009D0853" w:rsidRPr="009D0853" w:rsidRDefault="009D0853" w:rsidP="009D0853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D0853">
        <w:rPr>
          <w:rFonts w:ascii="Book Antiqua" w:eastAsia="等线" w:hAnsi="Book Antiqua" w:cs="Times New Roman"/>
          <w:sz w:val="24"/>
          <w:szCs w:val="24"/>
        </w:rPr>
        <w:t xml:space="preserve">89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Lin CY</w:t>
      </w:r>
      <w:r w:rsidRPr="009D0853">
        <w:rPr>
          <w:rFonts w:ascii="Book Antiqua" w:eastAsia="等线" w:hAnsi="Book Antiqua" w:cs="Times New Roman"/>
          <w:sz w:val="24"/>
          <w:szCs w:val="24"/>
        </w:rPr>
        <w:t xml:space="preserve">, Chen JH, Liang JA, Lin CC, </w:t>
      </w:r>
      <w:proofErr w:type="spellStart"/>
      <w:r w:rsidRPr="009D0853">
        <w:rPr>
          <w:rFonts w:ascii="Book Antiqua" w:eastAsia="等线" w:hAnsi="Book Antiqua" w:cs="Times New Roman"/>
          <w:sz w:val="24"/>
          <w:szCs w:val="24"/>
        </w:rPr>
        <w:t>Jeng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LB, Kao CH. 18F-FDG PET or PET/CT for detecting extrahepatic metastases or recurrent hepatocellular carcinoma: A systematic review and meta-analysis.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Eur</w:t>
      </w:r>
      <w:proofErr w:type="spellEnd"/>
      <w:r w:rsidRPr="009D0853">
        <w:rPr>
          <w:rFonts w:ascii="Book Antiqua" w:eastAsia="等线" w:hAnsi="Book Antiqua" w:cs="Times New Roman"/>
          <w:i/>
          <w:sz w:val="24"/>
          <w:szCs w:val="24"/>
        </w:rPr>
        <w:t xml:space="preserve"> J </w:t>
      </w:r>
      <w:proofErr w:type="spellStart"/>
      <w:r w:rsidRPr="009D0853">
        <w:rPr>
          <w:rFonts w:ascii="Book Antiqua" w:eastAsia="等线" w:hAnsi="Book Antiqua" w:cs="Times New Roman"/>
          <w:i/>
          <w:sz w:val="24"/>
          <w:szCs w:val="24"/>
        </w:rPr>
        <w:t>Radiol</w:t>
      </w:r>
      <w:proofErr w:type="spellEnd"/>
      <w:r w:rsidRPr="009D0853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9D0853">
        <w:rPr>
          <w:rFonts w:ascii="Book Antiqua" w:eastAsia="等线" w:hAnsi="Book Antiqua" w:cs="Times New Roman"/>
          <w:b/>
          <w:sz w:val="24"/>
          <w:szCs w:val="24"/>
        </w:rPr>
        <w:t>81</w:t>
      </w:r>
      <w:r w:rsidRPr="009D0853">
        <w:rPr>
          <w:rFonts w:ascii="Book Antiqua" w:eastAsia="等线" w:hAnsi="Book Antiqua" w:cs="Times New Roman"/>
          <w:sz w:val="24"/>
          <w:szCs w:val="24"/>
        </w:rPr>
        <w:t>: 2417-2422 [PMID: 21899970 DOI: 10.1016/j.ejrad.2011.08.004]</w:t>
      </w:r>
    </w:p>
    <w:p w14:paraId="3449F54F" w14:textId="332ED1F1" w:rsidR="009D0853" w:rsidRPr="009D0853" w:rsidRDefault="009D0853" w:rsidP="009D0853">
      <w:pPr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color w:val="000000"/>
          <w:sz w:val="24"/>
          <w:szCs w:val="24"/>
        </w:rPr>
      </w:pPr>
      <w:bookmarkStart w:id="71" w:name="OLE_LINK139"/>
      <w:bookmarkStart w:id="72" w:name="OLE_LINK140"/>
      <w:bookmarkStart w:id="73" w:name="OLE_LINK287"/>
      <w:bookmarkStart w:id="74" w:name="OLE_LINK288"/>
      <w:bookmarkStart w:id="75" w:name="OLE_LINK70"/>
      <w:bookmarkStart w:id="76" w:name="OLE_LINK110"/>
      <w:bookmarkStart w:id="77" w:name="OLE_LINK109"/>
      <w:bookmarkStart w:id="78" w:name="OLE_LINK138"/>
      <w:bookmarkStart w:id="79" w:name="OLE_LINK72"/>
      <w:bookmarkStart w:id="80" w:name="OLE_LINK116"/>
      <w:bookmarkStart w:id="81" w:name="OLE_LINK95"/>
      <w:bookmarkStart w:id="82" w:name="OLE_LINK118"/>
      <w:bookmarkStart w:id="83" w:name="OLE_LINK198"/>
      <w:bookmarkStart w:id="84" w:name="OLE_LINK154"/>
      <w:bookmarkStart w:id="85" w:name="OLE_LINK251"/>
      <w:bookmarkStart w:id="86" w:name="OLE_LINK167"/>
      <w:bookmarkStart w:id="87" w:name="OLE_LINK126"/>
      <w:bookmarkStart w:id="88" w:name="OLE_LINK234"/>
      <w:bookmarkStart w:id="89" w:name="OLE_LINK157"/>
      <w:bookmarkStart w:id="90" w:name="OLE_LINK187"/>
      <w:bookmarkStart w:id="91" w:name="OLE_LINK204"/>
      <w:bookmarkStart w:id="92" w:name="OLE_LINK255"/>
      <w:bookmarkStart w:id="93" w:name="OLE_LINK229"/>
      <w:bookmarkStart w:id="94" w:name="OLE_LINK268"/>
      <w:bookmarkStart w:id="95" w:name="OLE_LINK310"/>
      <w:bookmarkStart w:id="96" w:name="OLE_LINK338"/>
      <w:bookmarkStart w:id="97" w:name="OLE_LINK340"/>
      <w:bookmarkStart w:id="98" w:name="OLE_LINK264"/>
      <w:bookmarkStart w:id="99" w:name="OLE_LINK345"/>
      <w:bookmarkStart w:id="100" w:name="OLE_LINK256"/>
      <w:bookmarkStart w:id="101" w:name="OLE_LINK299"/>
      <w:bookmarkStart w:id="102" w:name="OLE_LINK265"/>
      <w:bookmarkStart w:id="103" w:name="OLE_LINK254"/>
      <w:bookmarkStart w:id="104" w:name="OLE_LINK357"/>
      <w:bookmarkStart w:id="105" w:name="OLE_LINK382"/>
      <w:bookmarkStart w:id="106" w:name="OLE_LINK333"/>
      <w:bookmarkStart w:id="107" w:name="OLE_LINK334"/>
      <w:bookmarkStart w:id="108" w:name="OLE_LINK400"/>
      <w:bookmarkStart w:id="109" w:name="OLE_LINK365"/>
      <w:bookmarkStart w:id="110" w:name="OLE_LINK467"/>
      <w:bookmarkStart w:id="111" w:name="OLE_LINK399"/>
      <w:bookmarkStart w:id="112" w:name="OLE_LINK443"/>
      <w:bookmarkStart w:id="113" w:name="OLE_LINK372"/>
      <w:bookmarkStart w:id="114" w:name="OLE_LINK425"/>
      <w:bookmarkStart w:id="115" w:name="OLE_LINK450"/>
      <w:bookmarkStart w:id="116" w:name="OLE_LINK402"/>
      <w:bookmarkStart w:id="117" w:name="OLE_LINK385"/>
      <w:bookmarkStart w:id="118" w:name="OLE_LINK396"/>
      <w:bookmarkStart w:id="119" w:name="OLE_LINK436"/>
      <w:bookmarkStart w:id="120" w:name="OLE_LINK421"/>
      <w:bookmarkStart w:id="121" w:name="OLE_LINK426"/>
      <w:bookmarkStart w:id="122" w:name="OLE_LINK456"/>
      <w:bookmarkStart w:id="123" w:name="OLE_LINK505"/>
      <w:bookmarkStart w:id="124" w:name="OLE_LINK490"/>
      <w:bookmarkStart w:id="125" w:name="OLE_LINK531"/>
      <w:bookmarkStart w:id="126" w:name="OLE_LINK460"/>
      <w:bookmarkStart w:id="127" w:name="OLE_LINK463"/>
      <w:bookmarkStart w:id="128" w:name="OLE_LINK487"/>
      <w:bookmarkStart w:id="129" w:name="OLE_LINK515"/>
      <w:bookmarkStart w:id="130" w:name="OLE_LINK509"/>
      <w:bookmarkStart w:id="131" w:name="OLE_LINK538"/>
      <w:bookmarkStart w:id="132" w:name="OLE_LINK606"/>
      <w:bookmarkStart w:id="133" w:name="OLE_LINK662"/>
      <w:bookmarkStart w:id="134" w:name="OLE_LINK663"/>
      <w:bookmarkStart w:id="135" w:name="OLE_LINK738"/>
      <w:bookmarkStart w:id="136" w:name="OLE_LINK666"/>
      <w:bookmarkStart w:id="137" w:name="OLE_LINK667"/>
      <w:bookmarkStart w:id="138" w:name="OLE_LINK672"/>
      <w:bookmarkStart w:id="139" w:name="OLE_LINK727"/>
      <w:bookmarkStart w:id="140" w:name="OLE_LINK703"/>
      <w:bookmarkStart w:id="141" w:name="OLE_LINK765"/>
      <w:bookmarkStart w:id="142" w:name="OLE_LINK724"/>
      <w:bookmarkStart w:id="143" w:name="OLE_LINK771"/>
      <w:bookmarkStart w:id="144" w:name="OLE_LINK879"/>
      <w:bookmarkStart w:id="145" w:name="OLE_LINK903"/>
      <w:r w:rsidRPr="009D0853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P-Reviewer:</w:t>
      </w:r>
      <w:r w:rsidRPr="009D0853"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</w:t>
      </w:r>
      <w:proofErr w:type="spellStart"/>
      <w:r w:rsidRPr="009D0853">
        <w:rPr>
          <w:rFonts w:ascii="Book Antiqua" w:eastAsia="宋体" w:hAnsi="Book Antiqua" w:cs="Times New Roman"/>
          <w:bCs/>
          <w:color w:val="000000"/>
          <w:sz w:val="24"/>
          <w:szCs w:val="24"/>
        </w:rPr>
        <w:t>Aykan</w:t>
      </w:r>
      <w:proofErr w:type="spellEnd"/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NF, </w:t>
      </w:r>
      <w:proofErr w:type="spellStart"/>
      <w:r w:rsidRPr="009D0853">
        <w:rPr>
          <w:rFonts w:ascii="Book Antiqua" w:eastAsia="宋体" w:hAnsi="Book Antiqua" w:cs="Times New Roman"/>
          <w:bCs/>
          <w:color w:val="000000"/>
          <w:sz w:val="24"/>
          <w:szCs w:val="24"/>
        </w:rPr>
        <w:t>Boin</w:t>
      </w:r>
      <w:proofErr w:type="spellEnd"/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IFSF, </w:t>
      </w:r>
      <w:proofErr w:type="spellStart"/>
      <w:r w:rsidRPr="009D0853">
        <w:rPr>
          <w:rFonts w:ascii="Book Antiqua" w:eastAsia="宋体" w:hAnsi="Book Antiqua" w:cs="Times New Roman"/>
          <w:bCs/>
          <w:color w:val="000000"/>
          <w:sz w:val="24"/>
          <w:szCs w:val="24"/>
        </w:rPr>
        <w:t>Boteon</w:t>
      </w:r>
      <w:proofErr w:type="spellEnd"/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YL, </w:t>
      </w:r>
      <w:proofErr w:type="spellStart"/>
      <w:r w:rsidRPr="009D0853">
        <w:rPr>
          <w:rFonts w:ascii="Book Antiqua" w:eastAsia="宋体" w:hAnsi="Book Antiqua" w:cs="Times New Roman"/>
          <w:bCs/>
          <w:color w:val="000000"/>
          <w:sz w:val="24"/>
          <w:szCs w:val="24"/>
        </w:rPr>
        <w:t>Kahraman</w:t>
      </w:r>
      <w:proofErr w:type="spellEnd"/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A, </w:t>
      </w:r>
      <w:proofErr w:type="spellStart"/>
      <w:r w:rsidRPr="009D0853">
        <w:rPr>
          <w:rFonts w:ascii="Book Antiqua" w:eastAsia="宋体" w:hAnsi="Book Antiqua" w:cs="Times New Roman"/>
          <w:bCs/>
          <w:color w:val="000000"/>
          <w:sz w:val="24"/>
          <w:szCs w:val="24"/>
        </w:rPr>
        <w:t>Pompili</w:t>
      </w:r>
      <w:proofErr w:type="spellEnd"/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M, </w:t>
      </w:r>
      <w:r w:rsidRPr="009D0853">
        <w:rPr>
          <w:rFonts w:ascii="Book Antiqua" w:eastAsia="宋体" w:hAnsi="Book Antiqua" w:cs="Times New Roman"/>
          <w:bCs/>
          <w:color w:val="000000"/>
          <w:sz w:val="24"/>
          <w:szCs w:val="24"/>
        </w:rPr>
        <w:t>Rodríguez-</w:t>
      </w:r>
      <w:proofErr w:type="spellStart"/>
      <w:r w:rsidRPr="009D0853">
        <w:rPr>
          <w:rFonts w:ascii="Book Antiqua" w:eastAsia="宋体" w:hAnsi="Book Antiqua" w:cs="Times New Roman"/>
          <w:bCs/>
          <w:color w:val="000000"/>
          <w:sz w:val="24"/>
          <w:szCs w:val="24"/>
        </w:rPr>
        <w:t>Perálvarez</w:t>
      </w:r>
      <w:proofErr w:type="spellEnd"/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M, </w:t>
      </w:r>
      <w:r w:rsidRPr="009D0853">
        <w:rPr>
          <w:rFonts w:ascii="Book Antiqua" w:eastAsia="宋体" w:hAnsi="Book Antiqua" w:cs="Times New Roman"/>
          <w:bCs/>
          <w:color w:val="000000"/>
          <w:sz w:val="24"/>
          <w:szCs w:val="24"/>
        </w:rPr>
        <w:t>Sandhu</w:t>
      </w:r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DS </w:t>
      </w:r>
      <w:r w:rsidRPr="009D0853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S-Editor:</w:t>
      </w:r>
      <w:r w:rsidRPr="009D0853">
        <w:rPr>
          <w:rFonts w:ascii="Book Antiqua" w:eastAsia="宋体" w:hAnsi="Book Antiqua" w:cs="Times New Roman"/>
          <w:color w:val="000000"/>
          <w:sz w:val="24"/>
          <w:szCs w:val="24"/>
        </w:rPr>
        <w:t xml:space="preserve"> Yan JP</w:t>
      </w:r>
    </w:p>
    <w:p w14:paraId="1454B0F1" w14:textId="74BE5D27" w:rsidR="009D0853" w:rsidRPr="009D0853" w:rsidRDefault="009D0853" w:rsidP="004219E1">
      <w:pPr>
        <w:wordWrap w:val="0"/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</w:pPr>
      <w:r w:rsidRPr="009D0853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L-Editor:</w:t>
      </w:r>
      <w:r w:rsidRPr="009D0853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386E70">
        <w:rPr>
          <w:rFonts w:ascii="Book Antiqua" w:eastAsia="宋体" w:hAnsi="Book Antiqua" w:cs="Times New Roman"/>
          <w:color w:val="000000"/>
          <w:sz w:val="24"/>
          <w:szCs w:val="24"/>
        </w:rPr>
        <w:t xml:space="preserve">Wang TQ </w:t>
      </w:r>
      <w:r w:rsidRPr="009D0853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E-Editor:</w:t>
      </w:r>
    </w:p>
    <w:bookmarkEnd w:id="71"/>
    <w:bookmarkEnd w:id="72"/>
    <w:p w14:paraId="0929851B" w14:textId="0E2F7A8E" w:rsidR="009D0853" w:rsidRPr="009D0853" w:rsidRDefault="009D0853" w:rsidP="009D085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9D0853">
        <w:rPr>
          <w:rFonts w:ascii="Book Antiqua" w:eastAsia="宋体" w:hAnsi="Book Antiqua" w:cs="宋体"/>
          <w:b/>
          <w:kern w:val="0"/>
          <w:sz w:val="24"/>
          <w:szCs w:val="24"/>
        </w:rPr>
        <w:t xml:space="preserve">Specialty type: </w:t>
      </w:r>
      <w:r w:rsidRPr="009D0853">
        <w:rPr>
          <w:rFonts w:ascii="Book Antiqua" w:eastAsia="微软雅黑" w:hAnsi="Book Antiqua" w:cs="宋体"/>
          <w:kern w:val="0"/>
          <w:sz w:val="24"/>
          <w:szCs w:val="24"/>
        </w:rPr>
        <w:t>Gastroenterology and hepatology</w:t>
      </w:r>
      <w:r w:rsidRPr="009D0853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9D0853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9D0853">
        <w:rPr>
          <w:rFonts w:ascii="Book Antiqua" w:eastAsia="宋体" w:hAnsi="Book Antiqua" w:cs="宋体"/>
          <w:b/>
          <w:kern w:val="0"/>
          <w:sz w:val="24"/>
          <w:szCs w:val="24"/>
        </w:rPr>
        <w:t xml:space="preserve">Country of origin: </w:t>
      </w:r>
      <w:r w:rsidRPr="009D0853">
        <w:rPr>
          <w:rFonts w:ascii="Book Antiqua" w:eastAsia="宋体" w:hAnsi="Book Antiqua" w:cs="宋体"/>
          <w:kern w:val="0"/>
          <w:sz w:val="24"/>
          <w:szCs w:val="24"/>
        </w:rPr>
        <w:t xml:space="preserve">China </w:t>
      </w:r>
      <w:r w:rsidRPr="009D0853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9D0853">
        <w:rPr>
          <w:rFonts w:ascii="Book Antiqua" w:eastAsia="宋体" w:hAnsi="Book Antiqua" w:cs="宋体"/>
          <w:b/>
          <w:kern w:val="0"/>
          <w:sz w:val="24"/>
          <w:szCs w:val="24"/>
        </w:rPr>
        <w:t>Peer-review report classification</w:t>
      </w:r>
      <w:r w:rsidRPr="009D0853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9D0853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A (Excellent): </w:t>
      </w:r>
      <w:r>
        <w:rPr>
          <w:rFonts w:ascii="Book Antiqua" w:eastAsia="宋体" w:hAnsi="Book Antiqua" w:cs="宋体"/>
          <w:kern w:val="0"/>
          <w:sz w:val="24"/>
          <w:szCs w:val="24"/>
        </w:rPr>
        <w:t>0</w:t>
      </w:r>
      <w:r w:rsidRPr="009D0853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9D0853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B (Very good): </w:t>
      </w:r>
      <w:r w:rsidRPr="009D0853">
        <w:rPr>
          <w:rFonts w:ascii="Book Antiqua" w:eastAsia="宋体" w:hAnsi="Book Antiqua" w:cs="宋体"/>
          <w:kern w:val="0"/>
          <w:sz w:val="24"/>
          <w:szCs w:val="24"/>
        </w:rPr>
        <w:t>B</w:t>
      </w:r>
      <w:r>
        <w:rPr>
          <w:rFonts w:ascii="Book Antiqua" w:eastAsia="宋体" w:hAnsi="Book Antiqua" w:cs="宋体"/>
          <w:kern w:val="0"/>
          <w:sz w:val="24"/>
          <w:szCs w:val="24"/>
        </w:rPr>
        <w:t>, B, B, B</w:t>
      </w:r>
      <w:r w:rsidRPr="009D0853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9D0853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C (Good): </w:t>
      </w:r>
      <w:r>
        <w:rPr>
          <w:rFonts w:ascii="Book Antiqua" w:eastAsia="宋体" w:hAnsi="Book Antiqua" w:cs="宋体"/>
          <w:kern w:val="0"/>
          <w:sz w:val="24"/>
          <w:szCs w:val="24"/>
        </w:rPr>
        <w:t>C, C, C</w:t>
      </w:r>
      <w:r w:rsidRPr="009D0853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9D0853">
        <w:rPr>
          <w:rFonts w:ascii="Book Antiqua" w:eastAsia="宋体" w:hAnsi="Book Antiqua" w:cs="宋体"/>
          <w:b/>
          <w:kern w:val="0"/>
          <w:sz w:val="24"/>
          <w:szCs w:val="24"/>
        </w:rPr>
        <w:lastRenderedPageBreak/>
        <w:t xml:space="preserve">Grade D (Fair): </w:t>
      </w:r>
      <w:r w:rsidRPr="009D0853">
        <w:rPr>
          <w:rFonts w:ascii="Book Antiqua" w:eastAsia="宋体" w:hAnsi="Book Antiqua" w:cs="宋体"/>
          <w:kern w:val="0"/>
          <w:sz w:val="24"/>
          <w:szCs w:val="24"/>
        </w:rPr>
        <w:t>0</w:t>
      </w:r>
      <w:r w:rsidRPr="009D0853">
        <w:rPr>
          <w:rFonts w:ascii="Book Antiqua" w:eastAsia="宋体" w:hAnsi="Book Antiqua" w:cs="宋体"/>
          <w:b/>
          <w:kern w:val="0"/>
          <w:sz w:val="24"/>
          <w:szCs w:val="24"/>
        </w:rPr>
        <w:br/>
        <w:t xml:space="preserve">Grade E (Poor): </w:t>
      </w:r>
      <w:r w:rsidRPr="009D0853">
        <w:rPr>
          <w:rFonts w:ascii="Book Antiqua" w:eastAsia="宋体" w:hAnsi="Book Antiqua" w:cs="宋体"/>
          <w:kern w:val="0"/>
          <w:sz w:val="24"/>
          <w:szCs w:val="24"/>
        </w:rPr>
        <w:t>0</w:t>
      </w:r>
    </w:p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bookmarkEnd w:id="123"/>
    <w:bookmarkEnd w:id="124"/>
    <w:bookmarkEnd w:id="125"/>
    <w:bookmarkEnd w:id="126"/>
    <w:bookmarkEnd w:id="127"/>
    <w:bookmarkEnd w:id="128"/>
    <w:bookmarkEnd w:id="129"/>
    <w:bookmarkEnd w:id="130"/>
    <w:bookmarkEnd w:id="131"/>
    <w:bookmarkEnd w:id="132"/>
    <w:bookmarkEnd w:id="133"/>
    <w:bookmarkEnd w:id="134"/>
    <w:bookmarkEnd w:id="135"/>
    <w:bookmarkEnd w:id="136"/>
    <w:bookmarkEnd w:id="137"/>
    <w:bookmarkEnd w:id="138"/>
    <w:bookmarkEnd w:id="139"/>
    <w:bookmarkEnd w:id="140"/>
    <w:bookmarkEnd w:id="141"/>
    <w:bookmarkEnd w:id="142"/>
    <w:bookmarkEnd w:id="143"/>
    <w:bookmarkEnd w:id="144"/>
    <w:bookmarkEnd w:id="145"/>
    <w:p w14:paraId="1586CA48" w14:textId="6F0AF4FC" w:rsidR="00872042" w:rsidRDefault="00872042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126556AB" w14:textId="77777777" w:rsidR="00872042" w:rsidRPr="00A43030" w:rsidRDefault="00872042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499F4F9D" w14:textId="2C0ED8F7" w:rsidR="00C80F51" w:rsidRPr="00A43030" w:rsidRDefault="00C80F51" w:rsidP="00EF69FA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  <w:sectPr w:rsidR="00C80F51" w:rsidRPr="00A43030" w:rsidSect="00776D93">
          <w:footerReference w:type="default" r:id="rId8"/>
          <w:pgSz w:w="11906" w:h="16838"/>
          <w:pgMar w:top="1440" w:right="1440" w:bottom="1440" w:left="1440" w:header="851" w:footer="992" w:gutter="0"/>
          <w:cols w:space="425"/>
          <w:docGrid w:type="lines" w:linePitch="312"/>
        </w:sectPr>
      </w:pPr>
    </w:p>
    <w:p w14:paraId="68AD9376" w14:textId="454E8328" w:rsidR="00415E75" w:rsidRPr="00A43030" w:rsidRDefault="000F2808" w:rsidP="00EF69FA">
      <w:pPr>
        <w:spacing w:line="360" w:lineRule="auto"/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lastRenderedPageBreak/>
        <w:t xml:space="preserve">Table 1 </w:t>
      </w:r>
      <w:r w:rsidR="00733F30"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P</w:t>
      </w: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ositron emission tomography for </w:t>
      </w:r>
      <w:r w:rsidRPr="00A43030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  <w:t xml:space="preserve">intrahepatic or extrahepatic </w:t>
      </w:r>
      <w:r w:rsidR="000B1F62" w:rsidRPr="00A43030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  <w:t>hepatocellular carcinoma</w:t>
      </w:r>
    </w:p>
    <w:tbl>
      <w:tblPr>
        <w:tblStyle w:val="ab"/>
        <w:tblpPr w:leftFromText="180" w:rightFromText="180" w:vertAnchor="page" w:horzAnchor="margin" w:tblpXSpec="center" w:tblpY="2291"/>
        <w:tblW w:w="1558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53"/>
        <w:gridCol w:w="741"/>
        <w:gridCol w:w="995"/>
        <w:gridCol w:w="708"/>
        <w:gridCol w:w="1565"/>
        <w:gridCol w:w="992"/>
        <w:gridCol w:w="1134"/>
        <w:gridCol w:w="1276"/>
        <w:gridCol w:w="1275"/>
        <w:gridCol w:w="1276"/>
        <w:gridCol w:w="1276"/>
        <w:gridCol w:w="3397"/>
      </w:tblGrid>
      <w:tr w:rsidR="00A43030" w:rsidRPr="00524201" w14:paraId="61A15ED0" w14:textId="77777777" w:rsidTr="00ED6874">
        <w:tc>
          <w:tcPr>
            <w:tcW w:w="953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D40F26" w14:textId="0A29C84C" w:rsidR="005C1909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Isotopes</w:t>
            </w:r>
          </w:p>
        </w:tc>
        <w:tc>
          <w:tcPr>
            <w:tcW w:w="741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55F1D5" w14:textId="7038BCF4" w:rsidR="005C1909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Half-life</w:t>
            </w:r>
          </w:p>
        </w:tc>
        <w:tc>
          <w:tcPr>
            <w:tcW w:w="995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2B47BB" w14:textId="1AA36794" w:rsidR="005C1909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Radiotracer</w:t>
            </w:r>
          </w:p>
        </w:tc>
        <w:tc>
          <w:tcPr>
            <w:tcW w:w="708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6B9220" w14:textId="525D37F5" w:rsidR="005C1909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Year</w:t>
            </w:r>
          </w:p>
        </w:tc>
        <w:tc>
          <w:tcPr>
            <w:tcW w:w="1565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D18A27" w14:textId="67974135" w:rsidR="005C1909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First author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ADBA4E" w14:textId="7CD495D4" w:rsidR="005C1909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No.</w:t>
            </w:r>
            <w:r w:rsidR="00524201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 xml:space="preserve"> </w:t>
            </w:r>
            <w:r w:rsidRPr="00524201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of patients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D12EC2" w14:textId="3918DED3" w:rsidR="005C1909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Study design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9A7A17" w14:textId="32673808" w:rsidR="005C1909" w:rsidRPr="00524201" w:rsidRDefault="004A6B52" w:rsidP="00EF69FA">
            <w:pPr>
              <w:spacing w:line="360" w:lineRule="auto"/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</w:pPr>
            <w:r w:rsidRPr="00524201">
              <w:rPr>
                <w:rFonts w:ascii="Book Antiqua" w:hAnsi="Book Antiqua"/>
                <w:b/>
                <w:bCs/>
                <w:color w:val="000000" w:themeColor="text1"/>
                <w:szCs w:val="21"/>
              </w:rPr>
              <w:t>I</w:t>
            </w:r>
            <w:r w:rsidR="000F2808" w:rsidRPr="00524201">
              <w:rPr>
                <w:rFonts w:ascii="Book Antiqua" w:hAnsi="Book Antiqua"/>
                <w:b/>
                <w:bCs/>
                <w:color w:val="000000" w:themeColor="text1"/>
                <w:szCs w:val="21"/>
              </w:rPr>
              <w:t>ntrahepatic</w:t>
            </w:r>
          </w:p>
        </w:tc>
        <w:tc>
          <w:tcPr>
            <w:tcW w:w="255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530DF3" w14:textId="3C2DEA5F" w:rsidR="005C1909" w:rsidRPr="00524201" w:rsidRDefault="00524201" w:rsidP="00EF69FA">
            <w:pPr>
              <w:spacing w:line="360" w:lineRule="auto"/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b/>
                <w:bCs/>
                <w:color w:val="000000" w:themeColor="text1"/>
                <w:szCs w:val="21"/>
              </w:rPr>
              <w:t>E</w:t>
            </w:r>
            <w:r w:rsidR="000F2808" w:rsidRPr="00524201">
              <w:rPr>
                <w:rFonts w:ascii="Book Antiqua" w:eastAsia="宋体" w:hAnsi="Book Antiqua" w:cs="Times New Roman"/>
                <w:b/>
                <w:bCs/>
                <w:color w:val="000000" w:themeColor="text1"/>
                <w:szCs w:val="21"/>
              </w:rPr>
              <w:t>xtrahepatic</w:t>
            </w:r>
          </w:p>
        </w:tc>
        <w:tc>
          <w:tcPr>
            <w:tcW w:w="3397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4AE789" w14:textId="628FDC5C" w:rsidR="005C1909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Related notable findings</w:t>
            </w:r>
          </w:p>
        </w:tc>
      </w:tr>
      <w:tr w:rsidR="00A43030" w:rsidRPr="00524201" w14:paraId="5BEB2070" w14:textId="77777777" w:rsidTr="00ED6874">
        <w:tc>
          <w:tcPr>
            <w:tcW w:w="953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06BF4F12" w14:textId="47FE8464" w:rsidR="005C1909" w:rsidRPr="00524201" w:rsidRDefault="005C1909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741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74492287" w14:textId="3C2B9D27" w:rsidR="005C1909" w:rsidRPr="00524201" w:rsidRDefault="005C1909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995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34BE8FB4" w14:textId="02E4B293" w:rsidR="005C1909" w:rsidRPr="00524201" w:rsidRDefault="005C1909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708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0D9BAD35" w14:textId="4FD2503E" w:rsidR="005C1909" w:rsidRPr="00524201" w:rsidRDefault="005C1909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1565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2850824D" w14:textId="052E9859" w:rsidR="005C1909" w:rsidRPr="00524201" w:rsidRDefault="005C1909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33A398B8" w14:textId="3CAA0D01" w:rsidR="005C1909" w:rsidRPr="00524201" w:rsidRDefault="005C1909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1134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26268F08" w14:textId="56634347" w:rsidR="005C1909" w:rsidRPr="00524201" w:rsidRDefault="005C1909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49E49F" w14:textId="5AEF22FB" w:rsidR="005C1909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Sensitivity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D482E0" w14:textId="77777777" w:rsidR="005C1909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Specificit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ADA06A" w14:textId="77777777" w:rsidR="005C1909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b/>
                <w:bCs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Sensitivit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F008EE" w14:textId="77777777" w:rsidR="005C1909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b/>
                <w:bCs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Specificity</w:t>
            </w:r>
          </w:p>
        </w:tc>
        <w:tc>
          <w:tcPr>
            <w:tcW w:w="3397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32936735" w14:textId="4FB59C57" w:rsidR="005C1909" w:rsidRPr="00524201" w:rsidRDefault="005C1909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</w:tr>
      <w:tr w:rsidR="00A43030" w:rsidRPr="00524201" w14:paraId="6CB54336" w14:textId="77777777" w:rsidTr="00ED6874">
        <w:tc>
          <w:tcPr>
            <w:tcW w:w="953" w:type="dxa"/>
            <w:tcBorders>
              <w:top w:val="single" w:sz="4" w:space="0" w:color="auto"/>
              <w:bottom w:val="nil"/>
            </w:tcBorders>
          </w:tcPr>
          <w:p w14:paraId="66484DC4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18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F</w:t>
            </w:r>
          </w:p>
        </w:tc>
        <w:tc>
          <w:tcPr>
            <w:tcW w:w="741" w:type="dxa"/>
            <w:tcBorders>
              <w:top w:val="single" w:sz="4" w:space="0" w:color="auto"/>
              <w:bottom w:val="nil"/>
            </w:tcBorders>
          </w:tcPr>
          <w:p w14:paraId="7EDC3350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110 min</w:t>
            </w:r>
          </w:p>
        </w:tc>
        <w:tc>
          <w:tcPr>
            <w:tcW w:w="995" w:type="dxa"/>
            <w:tcBorders>
              <w:top w:val="single" w:sz="4" w:space="0" w:color="auto"/>
              <w:bottom w:val="nil"/>
            </w:tcBorders>
          </w:tcPr>
          <w:p w14:paraId="60A97F78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18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F-FDG</w:t>
            </w:r>
          </w:p>
        </w:tc>
        <w:tc>
          <w:tcPr>
            <w:tcW w:w="708" w:type="dxa"/>
            <w:tcBorders>
              <w:top w:val="single" w:sz="4" w:space="0" w:color="auto"/>
              <w:bottom w:val="nil"/>
            </w:tcBorders>
          </w:tcPr>
          <w:p w14:paraId="618BFEBA" w14:textId="747D2B9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2019</w:t>
            </w:r>
          </w:p>
        </w:tc>
        <w:tc>
          <w:tcPr>
            <w:tcW w:w="1565" w:type="dxa"/>
            <w:tcBorders>
              <w:top w:val="single" w:sz="4" w:space="0" w:color="auto"/>
              <w:bottom w:val="nil"/>
            </w:tcBorders>
          </w:tcPr>
          <w:p w14:paraId="52B80122" w14:textId="273A8DB2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Lee</w:t>
            </w:r>
            <w:r w:rsidRPr="00524201">
              <w:rPr>
                <w:rFonts w:ascii="Book Antiqua" w:eastAsia="宋体" w:hAnsi="Book Antiqua" w:cs="Times New Roman"/>
                <w:i/>
                <w:color w:val="000000" w:themeColor="text1"/>
                <w:szCs w:val="21"/>
              </w:rPr>
              <w:t xml:space="preserve"> et al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MZWU8L0F1dGhvcj48WWVhcj4yMDE5PC9ZZWFyPjxSZWNO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</w:fldData>
              </w:fldChar>
            </w:r>
            <w:r w:rsidR="00940F54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 </w:instrText>
            </w:r>
            <w:r w:rsidR="00940F54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MZWU8L0F1dGhvcj48WWVhcj4yMDE5PC9ZZWFyPjxSZWNO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</w:fldData>
              </w:fldChar>
            </w:r>
            <w:r w:rsidR="00940F54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40F54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940F54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separate"/>
            </w:r>
            <w:r w:rsidR="00940F54" w:rsidRPr="00524201">
              <w:rPr>
                <w:rFonts w:ascii="Book Antiqua" w:eastAsia="宋体" w:hAnsi="Book Antiqua" w:cs="Times New Roman"/>
                <w:noProof/>
                <w:color w:val="000000" w:themeColor="text1"/>
                <w:szCs w:val="21"/>
                <w:vertAlign w:val="superscript"/>
              </w:rPr>
              <w:t>[11]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</w:tcPr>
          <w:p w14:paraId="78104DD7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14:paraId="24871ECD" w14:textId="6D38E504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Review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14:paraId="6EB57550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0.36-0.70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14:paraId="42626BE8" w14:textId="3AB6C869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NA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14:paraId="54D28835" w14:textId="113324A9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NA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14:paraId="2BC04CCB" w14:textId="721229EE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NA</w:t>
            </w:r>
          </w:p>
        </w:tc>
        <w:tc>
          <w:tcPr>
            <w:tcW w:w="3397" w:type="dxa"/>
            <w:vMerge w:val="restart"/>
            <w:tcBorders>
              <w:top w:val="single" w:sz="4" w:space="0" w:color="auto"/>
              <w:bottom w:val="nil"/>
            </w:tcBorders>
          </w:tcPr>
          <w:p w14:paraId="0B4EE509" w14:textId="1407C04B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18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F-FDG PET has demonstrated </w:t>
            </w:r>
            <w:r w:rsidR="00386E70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a 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high</w:t>
            </w:r>
            <w:r w:rsidR="00386E70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er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 sensitivity for detecting extrahepatic metastasis compared to primary HCC</w:t>
            </w:r>
          </w:p>
        </w:tc>
      </w:tr>
      <w:tr w:rsidR="00A43030" w:rsidRPr="00524201" w14:paraId="6F41C068" w14:textId="77777777" w:rsidTr="00ED6874">
        <w:tc>
          <w:tcPr>
            <w:tcW w:w="953" w:type="dxa"/>
            <w:tcBorders>
              <w:top w:val="nil"/>
              <w:bottom w:val="nil"/>
            </w:tcBorders>
          </w:tcPr>
          <w:p w14:paraId="09BD912A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</w:pPr>
          </w:p>
        </w:tc>
        <w:tc>
          <w:tcPr>
            <w:tcW w:w="741" w:type="dxa"/>
            <w:tcBorders>
              <w:top w:val="nil"/>
              <w:bottom w:val="nil"/>
            </w:tcBorders>
          </w:tcPr>
          <w:p w14:paraId="4876BC84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995" w:type="dxa"/>
            <w:tcBorders>
              <w:top w:val="nil"/>
              <w:bottom w:val="nil"/>
            </w:tcBorders>
          </w:tcPr>
          <w:p w14:paraId="0E2B0001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</w:pPr>
          </w:p>
        </w:tc>
        <w:tc>
          <w:tcPr>
            <w:tcW w:w="708" w:type="dxa"/>
            <w:tcBorders>
              <w:top w:val="nil"/>
              <w:bottom w:val="nil"/>
            </w:tcBorders>
          </w:tcPr>
          <w:p w14:paraId="22ABD6FE" w14:textId="463844A0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2012</w:t>
            </w:r>
          </w:p>
        </w:tc>
        <w:tc>
          <w:tcPr>
            <w:tcW w:w="1565" w:type="dxa"/>
            <w:tcBorders>
              <w:top w:val="nil"/>
              <w:bottom w:val="nil"/>
            </w:tcBorders>
          </w:tcPr>
          <w:p w14:paraId="3563A3B1" w14:textId="432C2E29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Hossein </w:t>
            </w:r>
            <w:proofErr w:type="spellStart"/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Jadvar</w:t>
            </w:r>
            <w:proofErr w:type="spellEnd"/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/>
            </w:r>
            <w:r w:rsidR="00940F54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 &lt;EndNote&gt;&lt;Cite&gt;&lt;Author&gt;Jadvar&lt;/Author&gt;&lt;Year&gt;2012&lt;/Year&gt;&lt;RecNum&gt;72&lt;/RecNum&gt;&lt;DisplayText&gt;&lt;style face="superscript"&gt;[29]&lt;/style&gt;&lt;/DisplayText&gt;&lt;record&gt;&lt;rec-number&gt;72&lt;/rec-number&gt;&lt;foreign-keys&gt;&lt;key app="EN" db-id="dts02dvzzwx224eawdwp2dt7wev0s5xtp90z" timestamp="1544971723"&gt;72&lt;/key&gt;&lt;/foreign-keys&gt;&lt;ref-type name="Journal Article"&gt;17&lt;/ref-type&gt;&lt;contributors&gt;&lt;authors&gt;&lt;author&gt;Jadvar, H.&lt;/author&gt;&lt;/authors&gt;&lt;/contributors&gt;&lt;auth-address&gt;Division of Nuclear Medicine, Department of Radiology, Keck School of Medicine of USC, University of Southern California, Los Angeles, CA 90033, USA. jadvar@usc.edu&lt;/auth-address&gt;&lt;titles&gt;&lt;title&gt;Hepatocellular carcinoma and gastroenteropancreatic neuroendocrine tumors: potential role of other positron emission tomography radiotracers&lt;/title&gt;&lt;secondary-title&gt;Semin Nucl Med&lt;/secondary-title&gt;&lt;/titles&gt;&lt;periodical&gt;&lt;full-title&gt;Semin Nucl Med&lt;/full-title&gt;&lt;/periodical&gt;&lt;pages&gt;247-54&lt;/pages&gt;&lt;volume&gt;42&lt;/volume&gt;&lt;number&gt;4&lt;/number&gt;&lt;edition&gt;2012/06/12&lt;/edition&gt;&lt;keywords&gt;&lt;keyword&gt;Animals&lt;/keyword&gt;&lt;keyword&gt;Carcinoma, Hepatocellular/*diagnostic imaging&lt;/keyword&gt;&lt;keyword&gt;Fluorodeoxyglucose F18&lt;/keyword&gt;&lt;keyword&gt;Humans&lt;/keyword&gt;&lt;keyword&gt;Intestinal Neoplasms/*diagnostic imaging&lt;/keyword&gt;&lt;keyword&gt;Liver Neoplasms/*diagnostic imaging&lt;/keyword&gt;&lt;keyword&gt;Neuroendocrine Tumors/*diagnostic imaging&lt;/keyword&gt;&lt;keyword&gt;Pancreatic Neoplasms/*diagnostic imaging&lt;/keyword&gt;&lt;keyword&gt;Positron-Emission Tomography/*methods&lt;/keyword&gt;&lt;keyword&gt;*Radioactive Tracers&lt;/keyword&gt;&lt;keyword&gt;Stomach Neoplasms/*diagnostic imaging&lt;/keyword&gt;&lt;/keywords&gt;&lt;dates&gt;&lt;year&gt;2012&lt;/year&gt;&lt;pub-dates&gt;&lt;date&gt;Jul&lt;/date&gt;&lt;/pub-dates&gt;&lt;/dates&gt;&lt;isbn&gt;1558-4623 (Electronic)&amp;#xD;0001-2998 (Linking)&lt;/isbn&gt;&lt;accession-num&gt;22681673&lt;/accession-num&gt;&lt;urls&gt;&lt;related-urls&gt;&lt;url&gt;https://www.ncbi.nlm.nih.gov/pubmed/22681673&lt;/url&gt;&lt;/related-urls&gt;&lt;/urls&gt;&lt;electronic-resource-num&gt;10.1053/j.semnuclmed.2012.02.001&lt;/electronic-resource-num&gt;&lt;language&gt;eng&lt;/language&gt;&lt;/record&gt;&lt;/Cite&gt;&lt;/EndNote&gt;</w:instrTex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separate"/>
            </w:r>
            <w:r w:rsidR="00940F54" w:rsidRPr="00524201">
              <w:rPr>
                <w:rFonts w:ascii="Book Antiqua" w:eastAsia="宋体" w:hAnsi="Book Antiqua" w:cs="Times New Roman"/>
                <w:noProof/>
                <w:color w:val="000000" w:themeColor="text1"/>
                <w:szCs w:val="21"/>
                <w:vertAlign w:val="superscript"/>
              </w:rPr>
              <w:t>[29]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4A8B99D6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68998D18" w14:textId="7F6C455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Review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65C6B034" w14:textId="44C261C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NA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1262969B" w14:textId="5900E64D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0.91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6B38785F" w14:textId="1D121670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NA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706EB9F6" w14:textId="6E0C9EA2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NA</w:t>
            </w:r>
          </w:p>
        </w:tc>
        <w:tc>
          <w:tcPr>
            <w:tcW w:w="3397" w:type="dxa"/>
            <w:vMerge/>
            <w:tcBorders>
              <w:top w:val="nil"/>
              <w:bottom w:val="nil"/>
            </w:tcBorders>
          </w:tcPr>
          <w:p w14:paraId="62E11078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</w:pPr>
          </w:p>
        </w:tc>
      </w:tr>
      <w:tr w:rsidR="00A43030" w:rsidRPr="00524201" w14:paraId="6BA83C5B" w14:textId="77777777" w:rsidTr="00ED6874">
        <w:tc>
          <w:tcPr>
            <w:tcW w:w="953" w:type="dxa"/>
            <w:tcBorders>
              <w:top w:val="nil"/>
              <w:bottom w:val="nil"/>
            </w:tcBorders>
          </w:tcPr>
          <w:p w14:paraId="2630E872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</w:pPr>
          </w:p>
        </w:tc>
        <w:tc>
          <w:tcPr>
            <w:tcW w:w="741" w:type="dxa"/>
            <w:tcBorders>
              <w:top w:val="nil"/>
              <w:bottom w:val="nil"/>
            </w:tcBorders>
          </w:tcPr>
          <w:p w14:paraId="3D521829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995" w:type="dxa"/>
            <w:tcBorders>
              <w:top w:val="nil"/>
              <w:bottom w:val="nil"/>
            </w:tcBorders>
          </w:tcPr>
          <w:p w14:paraId="11759FF5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</w:pPr>
          </w:p>
        </w:tc>
        <w:tc>
          <w:tcPr>
            <w:tcW w:w="708" w:type="dxa"/>
            <w:tcBorders>
              <w:top w:val="nil"/>
              <w:bottom w:val="nil"/>
            </w:tcBorders>
          </w:tcPr>
          <w:p w14:paraId="68864348" w14:textId="136EC5DC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2012</w:t>
            </w:r>
          </w:p>
        </w:tc>
        <w:tc>
          <w:tcPr>
            <w:tcW w:w="1565" w:type="dxa"/>
            <w:tcBorders>
              <w:top w:val="nil"/>
              <w:bottom w:val="nil"/>
            </w:tcBorders>
          </w:tcPr>
          <w:p w14:paraId="01D013BA" w14:textId="0C5AAE59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iCs/>
                <w:color w:val="000000" w:themeColor="text1"/>
                <w:szCs w:val="21"/>
              </w:rPr>
              <w:t xml:space="preserve">Lin </w:t>
            </w:r>
            <w:r w:rsidRPr="00524201">
              <w:rPr>
                <w:rFonts w:ascii="Book Antiqua" w:eastAsia="宋体" w:hAnsi="Book Antiqua" w:cs="Times New Roman"/>
                <w:i/>
                <w:iCs/>
                <w:color w:val="000000" w:themeColor="text1"/>
                <w:szCs w:val="21"/>
              </w:rPr>
              <w:t>et al</w:t>
            </w:r>
            <w:r w:rsidRPr="00524201">
              <w:rPr>
                <w:rFonts w:ascii="Book Antiqua" w:eastAsia="宋体" w:hAnsi="Book Antiqua" w:cs="Times New Roman"/>
                <w:iCs/>
                <w:color w:val="000000" w:themeColor="text1"/>
                <w:szCs w:val="21"/>
              </w:rPr>
              <w:fldChar w:fldCharType="begin"/>
            </w:r>
            <w:r w:rsidRPr="00524201">
              <w:rPr>
                <w:rFonts w:ascii="Book Antiqua" w:eastAsia="宋体" w:hAnsi="Book Antiqua" w:cs="Times New Roman"/>
                <w:iCs/>
                <w:color w:val="000000" w:themeColor="text1"/>
                <w:szCs w:val="21"/>
              </w:rPr>
              <w:instrText xml:space="preserve"> ADDIN EN.CITE &lt;EndNote&gt;&lt;Cite&gt;&lt;Author&gt;Lin&lt;/Author&gt;&lt;Year&gt;2012&lt;/Year&gt;&lt;RecNum&gt;216&lt;/RecNum&gt;&lt;DisplayText&gt;&lt;style face="superscript"&gt;[89]&lt;/style&gt;&lt;/DisplayText&gt;&lt;record&gt;&lt;rec-number&gt;216&lt;/rec-number&gt;&lt;foreign-keys&gt;&lt;key app="EN" db-id="dts02dvzzwx224eawdwp2dt7wev0s5xtp90z" timestamp="1561211282"&gt;216&lt;/key&gt;&lt;key app="ENWeb" db-id=""&gt;0&lt;/key&gt;&lt;/foreign-keys&gt;&lt;ref-type name="Journal Article"&gt;17&lt;/ref-type&gt;&lt;contributors&gt;&lt;authors&gt;&lt;author&gt;Lin, C. Y.&lt;/author&gt;&lt;author&gt;Chen, J. H.&lt;/author&gt;&lt;author&gt;Liang, J. A.&lt;/author&gt;&lt;author&gt;Lin, C. C.&lt;/author&gt;&lt;author&gt;Jeng, L. B.&lt;/author&gt;&lt;author&gt;Kao, C. H.&lt;/author&gt;&lt;/authors&gt;&lt;/contributors&gt;&lt;auth-address&gt;Department of Nuclear Medicine, Show Chwan Memorial Hospital, Changhua, Taiwan.&lt;/auth-address&gt;&lt;titles&gt;&lt;title&gt;18F-FDG PET or PET/CT for detecting extrahepatic metastases or recurrent hepatocellular carcinoma: a systematic review and meta-analysis&lt;/title&gt;&lt;secondary-title&gt;Eur J Radiol&lt;/secondary-title&gt;&lt;/titles&gt;&lt;periodical&gt;&lt;full-title&gt;Eur J Radiol&lt;/full-title&gt;&lt;/periodical&gt;&lt;pages&gt;2417-22&lt;/pages&gt;&lt;volume&gt;81&lt;/volume&gt;&lt;number&gt;9&lt;/number&gt;&lt;edition&gt;2011/09/09&lt;/edition&gt;&lt;keywords&gt;&lt;keyword&gt;Carcinoma/*diagnosis/*secondary&lt;/keyword&gt;&lt;keyword&gt;*Fluorodeoxyglucose F18&lt;/keyword&gt;&lt;keyword&gt;Humans&lt;/keyword&gt;&lt;keyword&gt;Liver Neoplasms/*diagnosis&lt;/keyword&gt;&lt;keyword&gt;Multimodal Imaging/*methods&lt;/keyword&gt;&lt;keyword&gt;Neoplasm Recurrence, Local/*diagnosis&lt;/keyword&gt;&lt;keyword&gt;*Positron-Emission Tomography&lt;/keyword&gt;&lt;keyword&gt;Radiopharmaceuticals&lt;/keyword&gt;&lt;keyword&gt;Reproducibility of Results&lt;/keyword&gt;&lt;keyword&gt;Sensitivity and Specificity&lt;/keyword&gt;&lt;keyword&gt;*Tomography, X-Ray Computed&lt;/keyword&gt;&lt;/keywords&gt;&lt;dates&gt;&lt;year&gt;2012&lt;/year&gt;&lt;pub-dates&gt;&lt;date&gt;Sep&lt;/date&gt;&lt;/pub-dates&gt;&lt;/dates&gt;&lt;isbn&gt;1872-7727 (Electronic)&amp;#xD;0720-048X (Linking)&lt;/isbn&gt;&lt;accession-num&gt;21899970&lt;/accession-num&gt;&lt;urls&gt;&lt;related-urls&gt;&lt;url&gt;https://www.ncbi.nlm.nih.gov/pubmed/21899970&lt;/url&gt;&lt;/related-urls&gt;&lt;/urls&gt;&lt;electronic-resource-num&gt;10.1016/j.ejrad.2011.08.004&lt;/electronic-resource-num&gt;&lt;/record&gt;&lt;/Cite&gt;&lt;/EndNote&gt;</w:instrText>
            </w:r>
            <w:r w:rsidRPr="00524201">
              <w:rPr>
                <w:rFonts w:ascii="Book Antiqua" w:eastAsia="宋体" w:hAnsi="Book Antiqua" w:cs="Times New Roman"/>
                <w:iCs/>
                <w:color w:val="000000" w:themeColor="text1"/>
                <w:szCs w:val="21"/>
              </w:rPr>
              <w:fldChar w:fldCharType="separate"/>
            </w:r>
            <w:r w:rsidRPr="00524201">
              <w:rPr>
                <w:rFonts w:ascii="Book Antiqua" w:eastAsia="宋体" w:hAnsi="Book Antiqua" w:cs="Times New Roman"/>
                <w:iCs/>
                <w:color w:val="000000" w:themeColor="text1"/>
                <w:szCs w:val="21"/>
                <w:vertAlign w:val="superscript"/>
              </w:rPr>
              <w:t>[89]</w:t>
            </w:r>
            <w:r w:rsidRPr="00524201">
              <w:rPr>
                <w:rFonts w:ascii="Book Antiqua" w:eastAsia="宋体" w:hAnsi="Book Antiqua" w:cs="Times New Roman"/>
                <w:iCs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6916FA2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34746203" w14:textId="4A7C3AE6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Meta-analysis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6FE0D47E" w14:textId="2B2A9C7A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NA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1F44E9F3" w14:textId="38D797BE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NA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1CFD2A4" w14:textId="3E4AFA9C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0.7</w:t>
            </w:r>
            <w:r w:rsidR="008418EF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7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0CD09C5F" w14:textId="7ED07FE9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0.98</w:t>
            </w:r>
          </w:p>
        </w:tc>
        <w:tc>
          <w:tcPr>
            <w:tcW w:w="3397" w:type="dxa"/>
            <w:vMerge/>
            <w:tcBorders>
              <w:top w:val="nil"/>
              <w:bottom w:val="nil"/>
            </w:tcBorders>
          </w:tcPr>
          <w:p w14:paraId="3A0BA43B" w14:textId="77777777" w:rsidR="003B2EE8" w:rsidRPr="00524201" w:rsidRDefault="003B2EE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</w:pPr>
          </w:p>
        </w:tc>
      </w:tr>
      <w:tr w:rsidR="00A43030" w:rsidRPr="00524201" w14:paraId="79D7DF04" w14:textId="77777777" w:rsidTr="00ED6874">
        <w:tc>
          <w:tcPr>
            <w:tcW w:w="953" w:type="dxa"/>
            <w:tcBorders>
              <w:top w:val="nil"/>
              <w:bottom w:val="nil"/>
            </w:tcBorders>
          </w:tcPr>
          <w:p w14:paraId="00E0709F" w14:textId="77777777" w:rsidR="00CE3E67" w:rsidRPr="00524201" w:rsidRDefault="00CE3E67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741" w:type="dxa"/>
            <w:tcBorders>
              <w:top w:val="nil"/>
              <w:bottom w:val="nil"/>
            </w:tcBorders>
          </w:tcPr>
          <w:p w14:paraId="3D4D3CEF" w14:textId="77777777" w:rsidR="00CE3E67" w:rsidRPr="00524201" w:rsidRDefault="00CE3E67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995" w:type="dxa"/>
            <w:tcBorders>
              <w:top w:val="nil"/>
              <w:bottom w:val="nil"/>
            </w:tcBorders>
          </w:tcPr>
          <w:p w14:paraId="57276701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18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F-FCH</w:t>
            </w:r>
          </w:p>
        </w:tc>
        <w:tc>
          <w:tcPr>
            <w:tcW w:w="708" w:type="dxa"/>
            <w:tcBorders>
              <w:top w:val="nil"/>
              <w:bottom w:val="nil"/>
            </w:tcBorders>
          </w:tcPr>
          <w:p w14:paraId="1DA76FED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2014</w:t>
            </w:r>
          </w:p>
        </w:tc>
        <w:tc>
          <w:tcPr>
            <w:tcW w:w="1565" w:type="dxa"/>
            <w:tcBorders>
              <w:top w:val="nil"/>
              <w:bottom w:val="nil"/>
            </w:tcBorders>
          </w:tcPr>
          <w:p w14:paraId="3B7D936A" w14:textId="0DDF472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proofErr w:type="spellStart"/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Bieze</w:t>
            </w:r>
            <w:proofErr w:type="spellEnd"/>
            <w:r w:rsidRPr="00524201">
              <w:rPr>
                <w:rFonts w:ascii="Book Antiqua" w:eastAsia="宋体" w:hAnsi="Book Antiqua" w:cs="Times New Roman"/>
                <w:i/>
                <w:color w:val="000000" w:themeColor="text1"/>
                <w:szCs w:val="21"/>
              </w:rPr>
              <w:t xml:space="preserve"> et al</w:t>
            </w:r>
            <w:r w:rsidR="004467A0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CaWV6ZTwvQXV0aG9yPjxZZWFyPjIwMTQ8L1llYXI+PFJl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</w:fldData>
              </w:fldChar>
            </w:r>
            <w:r w:rsidR="00940F54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 </w:instrText>
            </w:r>
            <w:r w:rsidR="00940F54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CaWV6ZTwvQXV0aG9yPjxZZWFyPjIwMTQ8L1llYXI+PFJl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</w:fldData>
              </w:fldChar>
            </w:r>
            <w:r w:rsidR="00940F54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40F54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940F54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  <w:r w:rsidR="004467A0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4467A0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separate"/>
            </w:r>
            <w:r w:rsidR="00940F54" w:rsidRPr="00524201">
              <w:rPr>
                <w:rFonts w:ascii="Book Antiqua" w:eastAsia="宋体" w:hAnsi="Book Antiqua" w:cs="Times New Roman"/>
                <w:noProof/>
                <w:color w:val="000000" w:themeColor="text1"/>
                <w:szCs w:val="21"/>
                <w:vertAlign w:val="superscript"/>
              </w:rPr>
              <w:t>[21]</w:t>
            </w:r>
            <w:r w:rsidR="004467A0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B8D2BD0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30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51D6B064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Prospective; single-center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439C066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0.88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2696DB41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1.0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04660A0F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1.0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599C92D3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1.0</w:t>
            </w:r>
          </w:p>
        </w:tc>
        <w:tc>
          <w:tcPr>
            <w:tcW w:w="3397" w:type="dxa"/>
            <w:tcBorders>
              <w:top w:val="nil"/>
              <w:bottom w:val="nil"/>
            </w:tcBorders>
          </w:tcPr>
          <w:p w14:paraId="66B99D63" w14:textId="0868C315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Style w:val="fontstyle01"/>
                <w:rFonts w:ascii="Book Antiqua" w:hAnsi="Book Antiqua"/>
                <w:color w:val="000000" w:themeColor="text1"/>
                <w:sz w:val="21"/>
                <w:szCs w:val="21"/>
                <w:vertAlign w:val="superscript"/>
              </w:rPr>
              <w:t>18</w:t>
            </w:r>
            <w:r w:rsidRPr="00524201">
              <w:rPr>
                <w:rStyle w:val="fontstyle01"/>
                <w:rFonts w:ascii="Book Antiqua" w:hAnsi="Book Antiqua"/>
                <w:color w:val="000000" w:themeColor="text1"/>
                <w:sz w:val="21"/>
                <w:szCs w:val="21"/>
              </w:rPr>
              <w:t>F-FCH shows additional value in the assessment of intra- and extrahepatic disease</w:t>
            </w:r>
            <w:r w:rsidR="00386E70">
              <w:rPr>
                <w:rStyle w:val="fontstyle01"/>
                <w:rFonts w:ascii="Book Antiqua" w:hAnsi="Book Antiqua"/>
                <w:color w:val="000000" w:themeColor="text1"/>
                <w:sz w:val="21"/>
                <w:szCs w:val="21"/>
              </w:rPr>
              <w:t>s</w:t>
            </w:r>
          </w:p>
        </w:tc>
      </w:tr>
      <w:tr w:rsidR="00A43030" w:rsidRPr="00524201" w14:paraId="3D627BA9" w14:textId="77777777" w:rsidTr="00ED6874">
        <w:tc>
          <w:tcPr>
            <w:tcW w:w="953" w:type="dxa"/>
            <w:tcBorders>
              <w:top w:val="nil"/>
              <w:bottom w:val="nil"/>
            </w:tcBorders>
          </w:tcPr>
          <w:p w14:paraId="6993868D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11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C</w:t>
            </w:r>
          </w:p>
        </w:tc>
        <w:tc>
          <w:tcPr>
            <w:tcW w:w="741" w:type="dxa"/>
            <w:tcBorders>
              <w:top w:val="nil"/>
              <w:bottom w:val="nil"/>
            </w:tcBorders>
          </w:tcPr>
          <w:p w14:paraId="5B9DB0DA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20 min</w:t>
            </w:r>
          </w:p>
        </w:tc>
        <w:tc>
          <w:tcPr>
            <w:tcW w:w="995" w:type="dxa"/>
            <w:tcBorders>
              <w:top w:val="nil"/>
              <w:bottom w:val="nil"/>
            </w:tcBorders>
          </w:tcPr>
          <w:p w14:paraId="4B968F09" w14:textId="5C22358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hAnsi="Book Antiqua" w:cs="Times New Roman"/>
                <w:color w:val="000000" w:themeColor="text1"/>
                <w:szCs w:val="21"/>
                <w:vertAlign w:val="superscript"/>
              </w:rPr>
              <w:t>11</w:t>
            </w:r>
            <w:r w:rsidRPr="00524201">
              <w:rPr>
                <w:rFonts w:ascii="Book Antiqua" w:hAnsi="Book Antiqua" w:cs="Times New Roman"/>
                <w:color w:val="000000" w:themeColor="text1"/>
                <w:szCs w:val="21"/>
              </w:rPr>
              <w:t>C-ACT</w:t>
            </w:r>
          </w:p>
        </w:tc>
        <w:tc>
          <w:tcPr>
            <w:tcW w:w="708" w:type="dxa"/>
            <w:tcBorders>
              <w:top w:val="nil"/>
              <w:bottom w:val="nil"/>
            </w:tcBorders>
          </w:tcPr>
          <w:p w14:paraId="69FA1F10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2009</w:t>
            </w:r>
          </w:p>
        </w:tc>
        <w:tc>
          <w:tcPr>
            <w:tcW w:w="1565" w:type="dxa"/>
            <w:tcBorders>
              <w:top w:val="nil"/>
              <w:bottom w:val="nil"/>
            </w:tcBorders>
          </w:tcPr>
          <w:p w14:paraId="3B869E00" w14:textId="49B96D32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Hwang </w:t>
            </w:r>
            <w:r w:rsidRPr="00524201">
              <w:rPr>
                <w:rFonts w:ascii="Book Antiqua" w:eastAsia="宋体" w:hAnsi="Book Antiqua" w:cs="Times New Roman"/>
                <w:i/>
                <w:color w:val="000000" w:themeColor="text1"/>
                <w:szCs w:val="21"/>
              </w:rPr>
              <w:t>et al</w:t>
            </w:r>
            <w:r w:rsidR="004467A0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/>
            </w:r>
            <w:r w:rsidR="00940F54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 &lt;EndNote&gt;&lt;Cite&gt;&lt;Author&gt;Hwang&lt;/Author&gt;&lt;Year&gt;2009&lt;/Year&gt;&lt;RecNum&gt;98&lt;/RecNum&gt;&lt;DisplayText&gt;&lt;style face="superscript"&gt;[27]&lt;/style&gt;&lt;/DisplayText&gt;&lt;record&gt;&lt;rec-number&gt;98&lt;/rec-number&gt;&lt;foreign-keys&gt;&lt;key app="EN" db-id="dts02dvzzwx224eawdwp2dt7wev0s5xtp90z" timestamp="1544971723"&gt;98&lt;/key&gt;&lt;/foreign-keys&gt;&lt;ref-type name="Journal Article"&gt;17&lt;/ref-type&gt;&lt;contributors&gt;&lt;authors&gt;&lt;author&gt;Hwang, K. H.&lt;/author&gt;&lt;author&gt;Choi, D. J.&lt;/author&gt;&lt;author&gt;Lee, S. Y.&lt;/author&gt;&lt;author&gt;Lee, M. K.&lt;/author&gt;&lt;author&gt;Choe, W.&lt;/author&gt;&lt;/authors&gt;&lt;/contributors&gt;&lt;auth-address&gt;Department of Nuclear Medicine, The Gachon University Gil Medical Center, 1198, Guwol-dong, Namdong-gu, Incheon 405-760, Korea. forrest88@hanmail.net&lt;/auth-address&gt;&lt;titles&gt;&lt;title&gt;Evaluation of patients with hepatocellular carcinomas using [(11)C]acetate and [(18)F]FDG PET/CT: A preliminary study&lt;/title&gt;&lt;secondary-title&gt;Appl Radiat Isot&lt;/secondary-title&gt;&lt;/titles&gt;&lt;periodical&gt;&lt;full-title&gt;Appl Radiat Isot&lt;/full-title&gt;&lt;/periodical&gt;&lt;pages&gt;1195-8&lt;/pages&gt;&lt;volume&gt;67&lt;/volume&gt;&lt;number&gt;7-8&lt;/number&gt;&lt;edition&gt;2009/04/04&lt;/edition&gt;&lt;keywords&gt;&lt;keyword&gt;*Acetates/pharmacokinetics&lt;/keyword&gt;&lt;keyword&gt;Adult&lt;/keyword&gt;&lt;keyword&gt;*Carbon Radioisotopes/pharmacokinetics&lt;/keyword&gt;&lt;keyword&gt;Carcinoma, Hepatocellular/*diagnostic imaging&lt;/keyword&gt;&lt;keyword&gt;Female&lt;/keyword&gt;&lt;keyword&gt;*Fluorodeoxyglucose F18/pharmacokinetics&lt;/keyword&gt;&lt;keyword&gt;Humans&lt;/keyword&gt;&lt;keyword&gt;Male&lt;/keyword&gt;&lt;keyword&gt;Middle Aged&lt;/keyword&gt;&lt;keyword&gt;Positron-Emission Tomography/*methods/standards&lt;/keyword&gt;&lt;keyword&gt;Radiopharmaceuticals/pharmacokinetics&lt;/keyword&gt;&lt;keyword&gt;Sensitivity and Specificity&lt;/keyword&gt;&lt;/keywords&gt;&lt;dates&gt;&lt;year&gt;2009&lt;/year&gt;&lt;pub-dates&gt;&lt;date&gt;Jul-Aug&lt;/date&gt;&lt;/pub-dates&gt;&lt;/dates&gt;&lt;isbn&gt;1872-9800 (Electronic)&amp;#xD;0969-8043 (Linking)&lt;/isbn&gt;&lt;accession-num&gt;19342249&lt;/accession-num&gt;&lt;urls&gt;&lt;related-urls&gt;&lt;url&gt;https://www.ncbi.nlm.nih.gov/pubmed/19342249&lt;/url&gt;&lt;/related-urls&gt;&lt;/urls&gt;&lt;electronic-resource-num&gt;10.1016/j.apradiso.2009.02.011&lt;/electronic-resource-num&gt;&lt;language&gt;eng&lt;/language&gt;&lt;/record&gt;&lt;/Cite&gt;&lt;/EndNote&gt;</w:instrText>
            </w:r>
            <w:r w:rsidR="004467A0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separate"/>
            </w:r>
            <w:r w:rsidR="00940F54" w:rsidRPr="00524201">
              <w:rPr>
                <w:rFonts w:ascii="Book Antiqua" w:eastAsia="宋体" w:hAnsi="Book Antiqua" w:cs="Times New Roman"/>
                <w:noProof/>
                <w:color w:val="000000" w:themeColor="text1"/>
                <w:szCs w:val="21"/>
                <w:vertAlign w:val="superscript"/>
              </w:rPr>
              <w:t>[27]</w:t>
            </w:r>
            <w:r w:rsidR="004467A0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36684323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13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58E46716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Prospective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4D539ADF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0.83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1B693BB9" w14:textId="148CAD39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NA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2F24F276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0.77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77672EF" w14:textId="2C3D1FF4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NA</w:t>
            </w:r>
          </w:p>
        </w:tc>
        <w:tc>
          <w:tcPr>
            <w:tcW w:w="3397" w:type="dxa"/>
            <w:tcBorders>
              <w:top w:val="nil"/>
              <w:bottom w:val="nil"/>
            </w:tcBorders>
          </w:tcPr>
          <w:p w14:paraId="5623FB09" w14:textId="416F1802" w:rsidR="00CE3E67" w:rsidRPr="00524201" w:rsidRDefault="000F2808" w:rsidP="000C49E2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11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C </w:t>
            </w:r>
            <w:r w:rsidR="00386E70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increase</w:t>
            </w:r>
            <w:r w:rsidR="00386E70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s</w:t>
            </w:r>
            <w:r w:rsidR="00386E70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 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the sensitivity in the detection of HCC </w:t>
            </w:r>
            <w:r w:rsidR="004A6B52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lesions of 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more than 10 mm</w:t>
            </w:r>
          </w:p>
        </w:tc>
      </w:tr>
      <w:tr w:rsidR="00A43030" w:rsidRPr="00524201" w14:paraId="16B1D68F" w14:textId="77777777" w:rsidTr="00ED6874">
        <w:tc>
          <w:tcPr>
            <w:tcW w:w="953" w:type="dxa"/>
            <w:tcBorders>
              <w:top w:val="nil"/>
              <w:bottom w:val="nil"/>
            </w:tcBorders>
          </w:tcPr>
          <w:p w14:paraId="062ED1BF" w14:textId="77777777" w:rsidR="00CE3E67" w:rsidRPr="00524201" w:rsidRDefault="00CE3E67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741" w:type="dxa"/>
            <w:tcBorders>
              <w:top w:val="nil"/>
              <w:bottom w:val="nil"/>
            </w:tcBorders>
          </w:tcPr>
          <w:p w14:paraId="4D314D93" w14:textId="77777777" w:rsidR="00CE3E67" w:rsidRPr="00524201" w:rsidRDefault="00CE3E67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</w:p>
        </w:tc>
        <w:tc>
          <w:tcPr>
            <w:tcW w:w="995" w:type="dxa"/>
            <w:tcBorders>
              <w:top w:val="nil"/>
              <w:bottom w:val="single" w:sz="4" w:space="0" w:color="auto"/>
            </w:tcBorders>
          </w:tcPr>
          <w:p w14:paraId="7779DB4A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11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C-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lastRenderedPageBreak/>
              <w:t>CHOL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18DE8C63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lastRenderedPageBreak/>
              <w:t>2016</w:t>
            </w:r>
          </w:p>
        </w:tc>
        <w:tc>
          <w:tcPr>
            <w:tcW w:w="1565" w:type="dxa"/>
            <w:tcBorders>
              <w:top w:val="nil"/>
              <w:bottom w:val="single" w:sz="4" w:space="0" w:color="auto"/>
            </w:tcBorders>
          </w:tcPr>
          <w:p w14:paraId="2CBC7806" w14:textId="699F02AF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proofErr w:type="spellStart"/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Castilla</w:t>
            </w:r>
            <w:proofErr w:type="spellEnd"/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-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lastRenderedPageBreak/>
              <w:t xml:space="preserve">Lièvre </w:t>
            </w:r>
            <w:r w:rsidRPr="00524201">
              <w:rPr>
                <w:rFonts w:ascii="Book Antiqua" w:eastAsia="宋体" w:hAnsi="Book Antiqua" w:cs="Times New Roman"/>
                <w:i/>
                <w:color w:val="000000" w:themeColor="text1"/>
                <w:szCs w:val="21"/>
              </w:rPr>
              <w:t>et al</w:t>
            </w:r>
            <w:r w:rsidR="004467A0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DYXN0aWxsYS1MaWV2cmU8L0F1dGhvcj48WWVhcj4yMDE2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</w:fldData>
              </w:fldChar>
            </w:r>
            <w:r w:rsidR="00AC7BFA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 </w:instrText>
            </w:r>
            <w:r w:rsidR="00AC7BFA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DYXN0aWxsYS1MaWV2cmU8L0F1dGhvcj48WWVhcj4yMDE2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</w:fldData>
              </w:fldChar>
            </w:r>
            <w:r w:rsidR="00AC7BFA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AC7BFA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AC7BFA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  <w:r w:rsidR="004467A0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4467A0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separate"/>
            </w:r>
            <w:r w:rsidR="00AC7BFA" w:rsidRPr="00524201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[71]</w:t>
            </w:r>
            <w:r w:rsidR="004467A0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555551A6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lastRenderedPageBreak/>
              <w:t>28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14:paraId="452A347B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Prospecti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lastRenderedPageBreak/>
              <w:t>ve; single-center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14:paraId="7F2C3117" w14:textId="77777777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lastRenderedPageBreak/>
              <w:t>0.67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14:paraId="5D643A76" w14:textId="4A3CCC91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NA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14:paraId="6923AB7D" w14:textId="6760FD86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NA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14:paraId="1876C676" w14:textId="7C08A6B4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NA</w:t>
            </w:r>
          </w:p>
        </w:tc>
        <w:tc>
          <w:tcPr>
            <w:tcW w:w="3397" w:type="dxa"/>
            <w:tcBorders>
              <w:top w:val="nil"/>
              <w:bottom w:val="single" w:sz="4" w:space="0" w:color="auto"/>
            </w:tcBorders>
          </w:tcPr>
          <w:p w14:paraId="1FA84D7F" w14:textId="6640D295" w:rsidR="00CE3E67" w:rsidRPr="00524201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Combining 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18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F-FDG with 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11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C-</w:t>
            </w:r>
            <w:r w:rsidR="004A6B52"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lastRenderedPageBreak/>
              <w:t xml:space="preserve">CHOL 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could be useful for clinicians in the management of HCC patients</w:t>
            </w:r>
          </w:p>
        </w:tc>
      </w:tr>
    </w:tbl>
    <w:p w14:paraId="70CC5873" w14:textId="193621DC" w:rsidR="00415E75" w:rsidRPr="00A43030" w:rsidRDefault="000F2808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lastRenderedPageBreak/>
        <w:t xml:space="preserve">HCC: </w:t>
      </w:r>
      <w:r w:rsidR="00524201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H</w:t>
      </w:r>
      <w:r w:rsidR="000B1F62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epatocellular carcinoma;</w:t>
      </w:r>
      <w:r w:rsidR="00E508EA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 NA: Not available;</w:t>
      </w:r>
      <w:r w:rsidR="000B1F62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 </w:t>
      </w:r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-FDG: 2-deoxy-2-(</w:t>
      </w:r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</w:t>
      </w:r>
      <w:proofErr w:type="gramStart"/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)</w:t>
      </w:r>
      <w:proofErr w:type="spellStart"/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luoro</w:t>
      </w:r>
      <w:proofErr w:type="spellEnd"/>
      <w:proofErr w:type="gramEnd"/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-D-glucose; </w:t>
      </w:r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F-FCH: </w:t>
      </w:r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F-fluorocholine; </w:t>
      </w:r>
      <w:r w:rsidR="00C31A54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C31A54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-ACT: </w:t>
      </w:r>
      <w:r w:rsidR="00C31A5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11C-acetate</w:t>
      </w:r>
      <w:r w:rsidR="00C31A54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-CHOL: </w:t>
      </w:r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0B1F6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C-choline.</w:t>
      </w:r>
    </w:p>
    <w:p w14:paraId="03037EC8" w14:textId="5E5BDD4F" w:rsidR="00524201" w:rsidRDefault="00524201">
      <w:pPr>
        <w:widowControl/>
        <w:jc w:val="left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br w:type="page"/>
      </w:r>
    </w:p>
    <w:p w14:paraId="06D94021" w14:textId="020371DB" w:rsidR="00D207B8" w:rsidRPr="00A43030" w:rsidRDefault="000F2808" w:rsidP="00EF69F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lastRenderedPageBreak/>
        <w:t xml:space="preserve">Table 2 </w:t>
      </w:r>
      <w:r w:rsidR="00733F30"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P</w:t>
      </w: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ositron emission tomography </w:t>
      </w:r>
      <w:r w:rsidR="00415E75"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in animal experiments </w:t>
      </w:r>
      <w:r w:rsidR="004A6B52"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of</w:t>
      </w:r>
      <w:r w:rsidR="004A6B52" w:rsidRPr="00A43030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  <w:t xml:space="preserve"> </w:t>
      </w:r>
      <w:r w:rsidR="000B1F62" w:rsidRPr="00A43030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  <w:t>hepatocellular carcinoma</w:t>
      </w:r>
    </w:p>
    <w:tbl>
      <w:tblPr>
        <w:tblStyle w:val="ab"/>
        <w:tblW w:w="15451" w:type="dxa"/>
        <w:tblInd w:w="-71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22"/>
        <w:gridCol w:w="1028"/>
        <w:gridCol w:w="1556"/>
        <w:gridCol w:w="1128"/>
        <w:gridCol w:w="1416"/>
        <w:gridCol w:w="1697"/>
        <w:gridCol w:w="4225"/>
        <w:gridCol w:w="3379"/>
      </w:tblGrid>
      <w:tr w:rsidR="00A43030" w:rsidRPr="005B4B88" w14:paraId="6C9D375F" w14:textId="77777777" w:rsidTr="004B229E">
        <w:trPr>
          <w:trHeight w:val="454"/>
        </w:trPr>
        <w:tc>
          <w:tcPr>
            <w:tcW w:w="953" w:type="dxa"/>
            <w:tcBorders>
              <w:bottom w:val="single" w:sz="4" w:space="0" w:color="auto"/>
            </w:tcBorders>
            <w:vAlign w:val="center"/>
          </w:tcPr>
          <w:p w14:paraId="68D463D9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Isotopes</w:t>
            </w:r>
          </w:p>
        </w:tc>
        <w:tc>
          <w:tcPr>
            <w:tcW w:w="1032" w:type="dxa"/>
            <w:tcBorders>
              <w:bottom w:val="single" w:sz="4" w:space="0" w:color="auto"/>
            </w:tcBorders>
            <w:vAlign w:val="center"/>
          </w:tcPr>
          <w:p w14:paraId="370779F0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Half-life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34DDBA90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Radiotracer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394B0001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Year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0D4BEA1A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First author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14:paraId="3460A2B7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Animal models</w:t>
            </w:r>
          </w:p>
        </w:tc>
        <w:tc>
          <w:tcPr>
            <w:tcW w:w="4257" w:type="dxa"/>
            <w:tcBorders>
              <w:bottom w:val="single" w:sz="4" w:space="0" w:color="auto"/>
            </w:tcBorders>
            <w:vAlign w:val="center"/>
          </w:tcPr>
          <w:p w14:paraId="7A4F13F4" w14:textId="2695431B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b/>
                <w:color w:val="000000" w:themeColor="text1"/>
                <w:szCs w:val="21"/>
              </w:rPr>
              <w:t>Related notable findings</w:t>
            </w:r>
          </w:p>
        </w:tc>
        <w:tc>
          <w:tcPr>
            <w:tcW w:w="3397" w:type="dxa"/>
            <w:tcBorders>
              <w:bottom w:val="single" w:sz="4" w:space="0" w:color="auto"/>
            </w:tcBorders>
            <w:vAlign w:val="center"/>
          </w:tcPr>
          <w:p w14:paraId="46BD70CD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b/>
                <w:color w:val="000000" w:themeColor="text1"/>
                <w:szCs w:val="21"/>
              </w:rPr>
              <w:t>Limitations</w:t>
            </w:r>
          </w:p>
        </w:tc>
      </w:tr>
      <w:tr w:rsidR="00A43030" w:rsidRPr="005B4B88" w14:paraId="726D23E4" w14:textId="77777777" w:rsidTr="004B229E">
        <w:trPr>
          <w:trHeight w:val="454"/>
        </w:trPr>
        <w:tc>
          <w:tcPr>
            <w:tcW w:w="953" w:type="dxa"/>
            <w:tcBorders>
              <w:top w:val="single" w:sz="4" w:space="0" w:color="auto"/>
              <w:bottom w:val="single" w:sz="4" w:space="0" w:color="auto"/>
            </w:tcBorders>
          </w:tcPr>
          <w:p w14:paraId="66621B9D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18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F</w:t>
            </w:r>
          </w:p>
        </w:tc>
        <w:tc>
          <w:tcPr>
            <w:tcW w:w="1032" w:type="dxa"/>
            <w:tcBorders>
              <w:top w:val="single" w:sz="4" w:space="0" w:color="auto"/>
              <w:bottom w:val="single" w:sz="4" w:space="0" w:color="auto"/>
            </w:tcBorders>
          </w:tcPr>
          <w:p w14:paraId="5CCA49A6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110 min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778498F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18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F-FPGLU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CAACE23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2017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FB2F0B9" w14:textId="6F4C228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Sun </w:t>
            </w:r>
            <w:r w:rsidRPr="005B4B88">
              <w:rPr>
                <w:rFonts w:ascii="Book Antiqua" w:hAnsi="Book Antiqua"/>
                <w:i/>
                <w:color w:val="000000" w:themeColor="text1"/>
                <w:szCs w:val="21"/>
              </w:rPr>
              <w:t>et al</w:t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TdW48L0F1dGhvcj48WWVhcj4yMDE3PC9ZZWFyPjxSZWNO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</w:fldData>
              </w:fldChar>
            </w:r>
            <w:r w:rsidR="00940F54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 </w:instrText>
            </w:r>
            <w:r w:rsidR="00940F54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TdW48L0F1dGhvcj48WWVhcj4yMDE3PC9ZZWFyPjxSZWNO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</w:fldData>
              </w:fldChar>
            </w:r>
            <w:r w:rsidR="00940F54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40F54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940F54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separate"/>
            </w:r>
            <w:r w:rsidR="00940F54" w:rsidRPr="005B4B88">
              <w:rPr>
                <w:rFonts w:ascii="Book Antiqua" w:eastAsia="宋体" w:hAnsi="Book Antiqua" w:cs="Times New Roman"/>
                <w:noProof/>
                <w:color w:val="000000" w:themeColor="text1"/>
                <w:szCs w:val="21"/>
                <w:vertAlign w:val="superscript"/>
              </w:rPr>
              <w:t>[19]</w:t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EC9EB83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bookmarkStart w:id="146" w:name="OLE_LINK24"/>
            <w:bookmarkStart w:id="147" w:name="OLE_LINK25"/>
            <w:r w:rsidRPr="005B4B88">
              <w:rPr>
                <w:rFonts w:ascii="Book Antiqua" w:hAnsi="Book Antiqua"/>
                <w:color w:val="000000" w:themeColor="text1"/>
                <w:szCs w:val="21"/>
              </w:rPr>
              <w:t>Tumor-bearing mice (HCC SMCC-7721)</w:t>
            </w:r>
            <w:bookmarkEnd w:id="146"/>
            <w:bookmarkEnd w:id="147"/>
          </w:p>
        </w:tc>
        <w:tc>
          <w:tcPr>
            <w:tcW w:w="4257" w:type="dxa"/>
            <w:tcBorders>
              <w:top w:val="single" w:sz="4" w:space="0" w:color="auto"/>
              <w:bottom w:val="single" w:sz="4" w:space="0" w:color="auto"/>
            </w:tcBorders>
          </w:tcPr>
          <w:p w14:paraId="735CAF44" w14:textId="5DF8DD4A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Radiochemical purity </w:t>
            </w:r>
            <w:r w:rsidR="00386E70">
              <w:rPr>
                <w:rFonts w:ascii="Book Antiqua" w:hAnsi="Book Antiqua"/>
                <w:color w:val="000000" w:themeColor="text1"/>
                <w:szCs w:val="21"/>
              </w:rPr>
              <w:t>i</w:t>
            </w:r>
            <w:r w:rsidR="00386E70"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s 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higher than 95% with a specific activity of 30-40 </w:t>
            </w:r>
            <w:proofErr w:type="spellStart"/>
            <w:r w:rsidRPr="005B4B88">
              <w:rPr>
                <w:rFonts w:ascii="Book Antiqua" w:hAnsi="Book Antiqua"/>
                <w:color w:val="000000" w:themeColor="text1"/>
                <w:szCs w:val="21"/>
              </w:rPr>
              <w:t>GBq</w:t>
            </w:r>
            <w:proofErr w:type="spellEnd"/>
            <w:r w:rsidRPr="005B4B88">
              <w:rPr>
                <w:rFonts w:ascii="Book Antiqua" w:hAnsi="Book Antiqua"/>
                <w:color w:val="000000" w:themeColor="text1"/>
                <w:szCs w:val="21"/>
              </w:rPr>
              <w:t>/</w:t>
            </w:r>
            <w:proofErr w:type="spellStart"/>
            <w:r w:rsidRPr="005B4B88">
              <w:rPr>
                <w:rFonts w:ascii="Book Antiqua" w:hAnsi="Book Antiqua"/>
                <w:color w:val="000000" w:themeColor="text1"/>
                <w:szCs w:val="21"/>
              </w:rPr>
              <w:t>μmol</w:t>
            </w:r>
            <w:proofErr w:type="spellEnd"/>
          </w:p>
          <w:p w14:paraId="45BCCA20" w14:textId="39EABB86" w:rsidR="00CE3E67" w:rsidRPr="00ED6874" w:rsidRDefault="000F2808" w:rsidP="00EF69FA">
            <w:pPr>
              <w:spacing w:line="360" w:lineRule="auto"/>
              <w:rPr>
                <w:rFonts w:ascii="Book Antiqua" w:hAnsi="Book Antiqua"/>
                <w:i/>
                <w:iCs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Stable </w:t>
            </w:r>
            <w:r w:rsidRPr="00ED6874">
              <w:rPr>
                <w:rFonts w:ascii="Book Antiqua" w:hAnsi="Book Antiqua"/>
                <w:i/>
                <w:iCs/>
                <w:color w:val="000000" w:themeColor="text1"/>
                <w:szCs w:val="21"/>
              </w:rPr>
              <w:t>in vitro</w:t>
            </w:r>
          </w:p>
          <w:p w14:paraId="76A3025E" w14:textId="3B18EC95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High uptake and retention in tumor</w:t>
            </w:r>
          </w:p>
        </w:tc>
        <w:tc>
          <w:tcPr>
            <w:tcW w:w="3397" w:type="dxa"/>
            <w:tcBorders>
              <w:top w:val="single" w:sz="4" w:space="0" w:color="auto"/>
              <w:bottom w:val="single" w:sz="4" w:space="0" w:color="auto"/>
            </w:tcBorders>
          </w:tcPr>
          <w:p w14:paraId="669EBAB2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Unstable in plasma, tumor, and urine</w:t>
            </w:r>
          </w:p>
        </w:tc>
      </w:tr>
      <w:tr w:rsidR="00A43030" w:rsidRPr="005B4B88" w14:paraId="4771C6C8" w14:textId="77777777" w:rsidTr="004B229E">
        <w:trPr>
          <w:trHeight w:val="454"/>
        </w:trPr>
        <w:tc>
          <w:tcPr>
            <w:tcW w:w="953" w:type="dxa"/>
            <w:tcBorders>
              <w:top w:val="single" w:sz="4" w:space="0" w:color="auto"/>
              <w:bottom w:val="single" w:sz="4" w:space="0" w:color="auto"/>
            </w:tcBorders>
          </w:tcPr>
          <w:p w14:paraId="6006CAE0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64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Cu</w:t>
            </w:r>
          </w:p>
        </w:tc>
        <w:tc>
          <w:tcPr>
            <w:tcW w:w="1032" w:type="dxa"/>
            <w:tcBorders>
              <w:top w:val="single" w:sz="4" w:space="0" w:color="auto"/>
              <w:bottom w:val="single" w:sz="4" w:space="0" w:color="auto"/>
            </w:tcBorders>
          </w:tcPr>
          <w:p w14:paraId="7FA1E6B0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12.7 h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011BDCB0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64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CuCl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bscript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4EDEB09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2011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65E7A5B" w14:textId="5403BC82" w:rsidR="00CE3E67" w:rsidRPr="005B4B88" w:rsidRDefault="00ED6874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Lièvre </w:t>
            </w:r>
            <w:r w:rsidRPr="00524201">
              <w:rPr>
                <w:rFonts w:ascii="Book Antiqua" w:eastAsia="宋体" w:hAnsi="Book Antiqua" w:cs="Times New Roman"/>
                <w:i/>
                <w:color w:val="000000" w:themeColor="text1"/>
                <w:szCs w:val="21"/>
              </w:rPr>
              <w:t>et al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DYXN0aWxsYS1MaWV2cmU8L0F1dGhvcj48WWVhcj4yMDE2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</w:fldData>
              </w:fldChar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 </w:instrTex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DYXN0aWxsYS1MaWV2cmU8L0F1dGhvcj48WWVhcj4yMDE2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</w:fldData>
              </w:fldChar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.DATA </w:instrTex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separate"/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[71]</w:t>
            </w:r>
            <w:r w:rsidRPr="00524201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188E258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proofErr w:type="spellStart"/>
            <w:r w:rsidRPr="005B4B88">
              <w:rPr>
                <w:rFonts w:ascii="Book Antiqua" w:hAnsi="Book Antiqua"/>
                <w:color w:val="000000" w:themeColor="text1"/>
                <w:szCs w:val="21"/>
              </w:rPr>
              <w:t>Athymic</w:t>
            </w:r>
            <w:proofErr w:type="spellEnd"/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 mice bearing extrahepatic HCC xenografts</w:t>
            </w:r>
          </w:p>
        </w:tc>
        <w:tc>
          <w:tcPr>
            <w:tcW w:w="4257" w:type="dxa"/>
            <w:tcBorders>
              <w:top w:val="single" w:sz="4" w:space="0" w:color="auto"/>
              <w:bottom w:val="single" w:sz="4" w:space="0" w:color="auto"/>
            </w:tcBorders>
          </w:tcPr>
          <w:p w14:paraId="7B600DB3" w14:textId="2F4E548C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Increased </w:t>
            </w:r>
            <w:r w:rsidRPr="005B4B88">
              <w:rPr>
                <w:rFonts w:ascii="Book Antiqua" w:hAnsi="Book Antiqua"/>
                <w:color w:val="000000" w:themeColor="text1"/>
                <w:szCs w:val="21"/>
                <w:vertAlign w:val="superscript"/>
              </w:rPr>
              <w:t>64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Cu radioactivity </w:t>
            </w:r>
            <w:r w:rsidR="00386E70">
              <w:rPr>
                <w:rFonts w:ascii="Book Antiqua" w:hAnsi="Book Antiqua"/>
                <w:color w:val="000000" w:themeColor="text1"/>
                <w:szCs w:val="21"/>
              </w:rPr>
              <w:t>i</w:t>
            </w:r>
            <w:r w:rsidR="00386E70"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s 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well visualized</w:t>
            </w:r>
          </w:p>
          <w:p w14:paraId="2EFA9406" w14:textId="2566E1E2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Useful for detection of intracranial HCC metastasis</w:t>
            </w:r>
          </w:p>
        </w:tc>
        <w:tc>
          <w:tcPr>
            <w:tcW w:w="3397" w:type="dxa"/>
            <w:tcBorders>
              <w:top w:val="single" w:sz="4" w:space="0" w:color="auto"/>
              <w:bottom w:val="single" w:sz="4" w:space="0" w:color="auto"/>
            </w:tcBorders>
          </w:tcPr>
          <w:p w14:paraId="5E0D8345" w14:textId="79AB642B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Abundant physiologic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>al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 distribution in liver</w:t>
            </w:r>
          </w:p>
        </w:tc>
      </w:tr>
      <w:tr w:rsidR="00A43030" w:rsidRPr="005B4B88" w14:paraId="7EECA3BE" w14:textId="77777777" w:rsidTr="004B229E">
        <w:trPr>
          <w:trHeight w:val="454"/>
        </w:trPr>
        <w:tc>
          <w:tcPr>
            <w:tcW w:w="953" w:type="dxa"/>
            <w:tcBorders>
              <w:top w:val="single" w:sz="4" w:space="0" w:color="auto"/>
              <w:bottom w:val="single" w:sz="4" w:space="0" w:color="auto"/>
            </w:tcBorders>
          </w:tcPr>
          <w:p w14:paraId="72E3C2E4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68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Ga</w:t>
            </w:r>
          </w:p>
        </w:tc>
        <w:tc>
          <w:tcPr>
            <w:tcW w:w="1032" w:type="dxa"/>
            <w:tcBorders>
              <w:top w:val="single" w:sz="4" w:space="0" w:color="auto"/>
              <w:bottom w:val="single" w:sz="4" w:space="0" w:color="auto"/>
            </w:tcBorders>
          </w:tcPr>
          <w:p w14:paraId="26B895AC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68 min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1252B03E" w14:textId="37B0AA92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bookmarkStart w:id="148" w:name="OLE_LINK26"/>
            <w:bookmarkStart w:id="149" w:name="OLE_LINK27"/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68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Ga-</w:t>
            </w:r>
            <w:r w:rsidR="00A0451D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NGR</w:t>
            </w:r>
            <w:bookmarkEnd w:id="148"/>
            <w:bookmarkEnd w:id="149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93FFC50" w14:textId="3D27E165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20</w:t>
            </w:r>
            <w:r w:rsidR="00A0451D" w:rsidRPr="005B4B88">
              <w:rPr>
                <w:rFonts w:ascii="Book Antiqua" w:hAnsi="Book Antiqua"/>
                <w:color w:val="000000" w:themeColor="text1"/>
                <w:szCs w:val="21"/>
              </w:rPr>
              <w:t>17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6BF4EF8" w14:textId="2E63B5F9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Gao </w:t>
            </w:r>
            <w:r w:rsidRPr="005B4B88">
              <w:rPr>
                <w:rFonts w:ascii="Book Antiqua" w:hAnsi="Book Antiqua"/>
                <w:i/>
                <w:color w:val="000000" w:themeColor="text1"/>
                <w:szCs w:val="21"/>
              </w:rPr>
              <w:t>et al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fldChar w:fldCharType="begin">
                <w:fldData xml:space="preserve">PEVuZE5vdGU+PENpdGU+PEF1dGhvcj5HYW88L0F1dGhvcj48WWVhcj4yMDE3PC9ZZWFyPjxSZWNO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</w:fldData>
              </w:fldChar>
            </w:r>
            <w:r w:rsidR="00940F54" w:rsidRPr="005B4B88">
              <w:rPr>
                <w:rFonts w:ascii="Book Antiqua" w:hAnsi="Book Antiqua"/>
                <w:color w:val="000000" w:themeColor="text1"/>
                <w:szCs w:val="21"/>
              </w:rPr>
              <w:instrText xml:space="preserve"> ADDIN EN.CITE </w:instrText>
            </w:r>
            <w:r w:rsidR="00940F54" w:rsidRPr="005B4B88">
              <w:rPr>
                <w:rFonts w:ascii="Book Antiqua" w:hAnsi="Book Antiqua"/>
                <w:color w:val="000000" w:themeColor="text1"/>
                <w:szCs w:val="21"/>
              </w:rPr>
              <w:fldChar w:fldCharType="begin">
                <w:fldData xml:space="preserve">PEVuZE5vdGU+PENpdGU+PEF1dGhvcj5HYW88L0F1dGhvcj48WWVhcj4yMDE3PC9ZZWFyPjxSZWNO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</w:fldData>
              </w:fldChar>
            </w:r>
            <w:r w:rsidR="00940F54" w:rsidRPr="005B4B88">
              <w:rPr>
                <w:rFonts w:ascii="Book Antiqua" w:hAnsi="Book Antiqua"/>
                <w:color w:val="000000" w:themeColor="text1"/>
                <w:szCs w:val="21"/>
              </w:rPr>
              <w:instrText xml:space="preserve"> ADDIN EN.CITE.DATA </w:instrText>
            </w:r>
            <w:r w:rsidR="00940F54" w:rsidRPr="005B4B88">
              <w:rPr>
                <w:rFonts w:ascii="Book Antiqua" w:hAnsi="Book Antiqua"/>
                <w:color w:val="000000" w:themeColor="text1"/>
                <w:szCs w:val="21"/>
              </w:rPr>
            </w:r>
            <w:r w:rsidR="00940F54" w:rsidRPr="005B4B88">
              <w:rPr>
                <w:rFonts w:ascii="Book Antiqua" w:hAnsi="Book Antiqua"/>
                <w:color w:val="000000" w:themeColor="text1"/>
                <w:szCs w:val="21"/>
              </w:rPr>
              <w:fldChar w:fldCharType="end"/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fldChar w:fldCharType="separate"/>
            </w:r>
            <w:r w:rsidR="00940F54" w:rsidRPr="005B4B88">
              <w:rPr>
                <w:rFonts w:ascii="Book Antiqua" w:hAnsi="Book Antiqua"/>
                <w:noProof/>
                <w:color w:val="000000" w:themeColor="text1"/>
                <w:szCs w:val="21"/>
                <w:vertAlign w:val="superscript"/>
              </w:rPr>
              <w:t>[32]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24456BFE" w14:textId="05A7CDAE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Tumor-bearing mice (HCC SMCC-7721)</w:t>
            </w:r>
          </w:p>
        </w:tc>
        <w:tc>
          <w:tcPr>
            <w:tcW w:w="4257" w:type="dxa"/>
            <w:tcBorders>
              <w:top w:val="single" w:sz="4" w:space="0" w:color="auto"/>
              <w:bottom w:val="single" w:sz="4" w:space="0" w:color="auto"/>
            </w:tcBorders>
          </w:tcPr>
          <w:p w14:paraId="164CB855" w14:textId="32E232C0" w:rsidR="00CE3E67" w:rsidRPr="005B4B88" w:rsidRDefault="00C61EBE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68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Ga-NGR could </w:t>
            </w:r>
            <w:r w:rsidR="004A6B52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visualize 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CD13-positive tumors</w:t>
            </w:r>
          </w:p>
          <w:p w14:paraId="18484C2E" w14:textId="6B0E5194" w:rsidR="00CE3E67" w:rsidRPr="005B4B88" w:rsidRDefault="00C61EBE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68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Ga-NGR </w:t>
            </w:r>
            <w:r w:rsidR="004A6B52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uptake </w:t>
            </w:r>
            <w:r w:rsidR="00386E70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i</w:t>
            </w:r>
            <w:r w:rsidR="00386E7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s 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significantly higher than that of 18F-FDG in well-differentiated HCC xenografts</w:t>
            </w:r>
          </w:p>
        </w:tc>
        <w:tc>
          <w:tcPr>
            <w:tcW w:w="3397" w:type="dxa"/>
            <w:tcBorders>
              <w:top w:val="single" w:sz="4" w:space="0" w:color="auto"/>
              <w:bottom w:val="single" w:sz="4" w:space="0" w:color="auto"/>
            </w:tcBorders>
          </w:tcPr>
          <w:p w14:paraId="289F3623" w14:textId="6F498D34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The uptake performance of </w:t>
            </w:r>
            <w:r w:rsidRPr="005B4B88">
              <w:rPr>
                <w:rFonts w:ascii="Book Antiqua" w:hAnsi="Book Antiqua"/>
                <w:color w:val="000000" w:themeColor="text1"/>
                <w:szCs w:val="21"/>
                <w:vertAlign w:val="superscript"/>
              </w:rPr>
              <w:t>68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Ga-NGR for poor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ly 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differentiated HCC needs further investigation</w:t>
            </w:r>
          </w:p>
        </w:tc>
      </w:tr>
      <w:tr w:rsidR="00A43030" w:rsidRPr="005B4B88" w14:paraId="2C579656" w14:textId="77777777" w:rsidTr="004B229E">
        <w:trPr>
          <w:trHeight w:val="454"/>
        </w:trPr>
        <w:tc>
          <w:tcPr>
            <w:tcW w:w="953" w:type="dxa"/>
            <w:tcBorders>
              <w:top w:val="single" w:sz="4" w:space="0" w:color="auto"/>
            </w:tcBorders>
          </w:tcPr>
          <w:p w14:paraId="5752B7B8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lastRenderedPageBreak/>
              <w:t>89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Zr</w:t>
            </w:r>
          </w:p>
        </w:tc>
        <w:tc>
          <w:tcPr>
            <w:tcW w:w="1032" w:type="dxa"/>
            <w:tcBorders>
              <w:top w:val="single" w:sz="4" w:space="0" w:color="auto"/>
            </w:tcBorders>
          </w:tcPr>
          <w:p w14:paraId="1B5EE5E3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78.4 h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22A5F95A" w14:textId="3E33F793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89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Zr-αGPC3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545BBAE6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2014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5E1DF526" w14:textId="190E6F61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bCs/>
                <w:color w:val="000000" w:themeColor="text1"/>
                <w:szCs w:val="21"/>
              </w:rPr>
              <w:t xml:space="preserve">Sham </w:t>
            </w:r>
            <w:r w:rsidRPr="005B4B88">
              <w:rPr>
                <w:rFonts w:ascii="Book Antiqua" w:hAnsi="Book Antiqua"/>
                <w:bCs/>
                <w:i/>
                <w:color w:val="000000" w:themeColor="text1"/>
                <w:szCs w:val="21"/>
              </w:rPr>
              <w:t>et al</w:t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TaGFtPC9BdXRob3I+PFllYXI+MjAxNDwvWWVhcj48UmVj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</w:fldData>
              </w:fldChar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 </w:instrText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TaGFtPC9BdXRob3I+PFllYXI+MjAxNDwvWWVhcj48UmVj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</w:fldData>
              </w:fldChar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separate"/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[79]</w:t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3E52ACB7" w14:textId="73BB03A4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HepG2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 tumor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-bearing 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>mice</w:t>
            </w:r>
          </w:p>
        </w:tc>
        <w:tc>
          <w:tcPr>
            <w:tcW w:w="4257" w:type="dxa"/>
            <w:tcBorders>
              <w:top w:val="single" w:sz="4" w:space="0" w:color="auto"/>
            </w:tcBorders>
          </w:tcPr>
          <w:p w14:paraId="04B8B044" w14:textId="77CFA074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Excellent specificity</w:t>
            </w:r>
          </w:p>
          <w:p w14:paraId="3C4ED4A1" w14:textId="3C000CE1" w:rsidR="00CE3E67" w:rsidRPr="005B4B88" w:rsidRDefault="000F2808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Even smaller tumors (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>&lt;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1 mm) </w:t>
            </w:r>
            <w:r w:rsidR="00386E70">
              <w:rPr>
                <w:rFonts w:ascii="Book Antiqua" w:hAnsi="Book Antiqua"/>
                <w:color w:val="000000" w:themeColor="text1"/>
                <w:szCs w:val="21"/>
              </w:rPr>
              <w:t>are</w:t>
            </w:r>
            <w:r w:rsidR="00386E70"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 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able to 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be 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identified</w:t>
            </w:r>
          </w:p>
        </w:tc>
        <w:tc>
          <w:tcPr>
            <w:tcW w:w="3397" w:type="dxa"/>
            <w:tcBorders>
              <w:top w:val="single" w:sz="4" w:space="0" w:color="auto"/>
            </w:tcBorders>
          </w:tcPr>
          <w:p w14:paraId="373FF99C" w14:textId="68FAEBB4" w:rsidR="00CE3E67" w:rsidRPr="005B4B88" w:rsidRDefault="004A6B52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L</w:t>
            </w:r>
            <w:r w:rsidR="000F2808" w:rsidRPr="005B4B88">
              <w:rPr>
                <w:rFonts w:ascii="Book Antiqua" w:hAnsi="Book Antiqua"/>
                <w:color w:val="000000" w:themeColor="text1"/>
                <w:szCs w:val="21"/>
              </w:rPr>
              <w:t>ong half-li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fe</w:t>
            </w:r>
            <w:r w:rsidR="000F2808"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 in the blood, leading to suboptimal imaging pharmacokinetics, poorer tumor penetration, and increased immunogenicity due to relatively large size and intact Fc regions</w:t>
            </w:r>
          </w:p>
        </w:tc>
      </w:tr>
      <w:tr w:rsidR="00A43030" w:rsidRPr="005B4B88" w14:paraId="2F96CE81" w14:textId="77777777" w:rsidTr="004B229E">
        <w:trPr>
          <w:trHeight w:val="454"/>
        </w:trPr>
        <w:tc>
          <w:tcPr>
            <w:tcW w:w="953" w:type="dxa"/>
          </w:tcPr>
          <w:p w14:paraId="372F31B7" w14:textId="77777777" w:rsidR="00CE3E67" w:rsidRPr="005B4B88" w:rsidRDefault="00CE3E67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</w:p>
        </w:tc>
        <w:tc>
          <w:tcPr>
            <w:tcW w:w="1032" w:type="dxa"/>
          </w:tcPr>
          <w:p w14:paraId="28931678" w14:textId="77777777" w:rsidR="00CE3E67" w:rsidRPr="005B4B88" w:rsidRDefault="00CE3E67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DD1BD08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89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Zr-αGPC3-F(ab′)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24DA1AA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2014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73FD4B8" w14:textId="59D39F99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bCs/>
                <w:color w:val="000000" w:themeColor="text1"/>
                <w:szCs w:val="21"/>
              </w:rPr>
              <w:t xml:space="preserve">Sham </w:t>
            </w:r>
            <w:r w:rsidRPr="005B4B88">
              <w:rPr>
                <w:rFonts w:ascii="Book Antiqua" w:hAnsi="Book Antiqua"/>
                <w:bCs/>
                <w:i/>
                <w:color w:val="000000" w:themeColor="text1"/>
                <w:szCs w:val="21"/>
              </w:rPr>
              <w:t>et al</w:t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TaGFtPC9BdXRob3I+PFllYXI+MjAxNDwvWWVhcj48UmVj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</w:fldData>
              </w:fldChar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 </w:instrText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TaGFtPC9BdXRob3I+PFllYXI+MjAxNDwvWWVhcj48UmVj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</w:fldData>
              </w:fldChar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separate"/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[80]</w:t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6D06824" w14:textId="1057F55C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HepG2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 tumor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-bearing 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>mice</w:t>
            </w:r>
          </w:p>
        </w:tc>
        <w:tc>
          <w:tcPr>
            <w:tcW w:w="4257" w:type="dxa"/>
            <w:tcBorders>
              <w:top w:val="single" w:sz="4" w:space="0" w:color="auto"/>
              <w:bottom w:val="single" w:sz="4" w:space="0" w:color="auto"/>
            </w:tcBorders>
          </w:tcPr>
          <w:p w14:paraId="443809FD" w14:textId="1BCE3415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Significantly reduces blood circulation time</w:t>
            </w:r>
          </w:p>
          <w:p w14:paraId="34E411BE" w14:textId="1ECFC52C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Lower background liver uptake allow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>s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 for early imaging</w:t>
            </w:r>
          </w:p>
        </w:tc>
        <w:tc>
          <w:tcPr>
            <w:tcW w:w="3397" w:type="dxa"/>
            <w:tcBorders>
              <w:top w:val="single" w:sz="4" w:space="0" w:color="auto"/>
              <w:bottom w:val="single" w:sz="4" w:space="0" w:color="auto"/>
            </w:tcBorders>
          </w:tcPr>
          <w:p w14:paraId="2C896FE7" w14:textId="66F8759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Potential risk of 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>fragment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 concentration in the kidneys, leading to organ dysfunction</w:t>
            </w:r>
          </w:p>
        </w:tc>
      </w:tr>
      <w:tr w:rsidR="00A43030" w:rsidRPr="005B4B88" w14:paraId="05903FA0" w14:textId="77777777" w:rsidTr="004B229E">
        <w:trPr>
          <w:trHeight w:val="454"/>
        </w:trPr>
        <w:tc>
          <w:tcPr>
            <w:tcW w:w="953" w:type="dxa"/>
          </w:tcPr>
          <w:p w14:paraId="477CFFAF" w14:textId="77777777" w:rsidR="00CE3E67" w:rsidRPr="005B4B88" w:rsidRDefault="00CE3E67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</w:p>
        </w:tc>
        <w:tc>
          <w:tcPr>
            <w:tcW w:w="1032" w:type="dxa"/>
          </w:tcPr>
          <w:p w14:paraId="2169A7BB" w14:textId="77777777" w:rsidR="00CE3E67" w:rsidRPr="005B4B88" w:rsidRDefault="00CE3E67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6D546B86" w14:textId="77777777" w:rsidR="00CE3E67" w:rsidRPr="005B4B88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89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Zr-DFO-1G1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AADF587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2014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EB13400" w14:textId="269E95BD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bCs/>
                <w:color w:val="000000" w:themeColor="text1"/>
                <w:szCs w:val="21"/>
              </w:rPr>
              <w:t xml:space="preserve">Yang </w:t>
            </w:r>
            <w:r w:rsidRPr="005B4B88">
              <w:rPr>
                <w:rFonts w:ascii="Book Antiqua" w:hAnsi="Book Antiqua"/>
                <w:bCs/>
                <w:i/>
                <w:color w:val="000000" w:themeColor="text1"/>
                <w:szCs w:val="21"/>
              </w:rPr>
              <w:t>et al</w:t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ZYW5nPC9BdXRob3I+PFllYXI+MjAxNDwvWWVhcj48UmVj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</w:fldData>
              </w:fldChar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 </w:instrText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ZYW5nPC9BdXRob3I+PFllYXI+MjAxNDwvWWVhcj48UmVj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</w:fldData>
              </w:fldChar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separate"/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[81]</w:t>
            </w:r>
            <w:r w:rsidR="004467A0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F24DCC9" w14:textId="64C3FCBE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HepG2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 tumor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-bearing 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>mice</w:t>
            </w:r>
          </w:p>
        </w:tc>
        <w:tc>
          <w:tcPr>
            <w:tcW w:w="4257" w:type="dxa"/>
            <w:tcBorders>
              <w:top w:val="single" w:sz="4" w:space="0" w:color="auto"/>
              <w:bottom w:val="single" w:sz="4" w:space="0" w:color="auto"/>
            </w:tcBorders>
          </w:tcPr>
          <w:p w14:paraId="5436DD5D" w14:textId="1E57B1F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Specifically taken up by GPC3-positive HCC xenografts regardless of GPC3 expression levels</w:t>
            </w:r>
          </w:p>
          <w:p w14:paraId="57D72A86" w14:textId="0AF5668D" w:rsidR="00636890" w:rsidRPr="005B4B88" w:rsidRDefault="00CE3E67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High tumor-to-liver ratio</w:t>
            </w:r>
          </w:p>
        </w:tc>
        <w:tc>
          <w:tcPr>
            <w:tcW w:w="3397" w:type="dxa"/>
            <w:tcBorders>
              <w:top w:val="single" w:sz="4" w:space="0" w:color="auto"/>
              <w:bottom w:val="single" w:sz="4" w:space="0" w:color="auto"/>
            </w:tcBorders>
          </w:tcPr>
          <w:p w14:paraId="74874C8A" w14:textId="78772BCB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This probe </w:t>
            </w:r>
            <w:r w:rsidR="005A663A"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should 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be further validated using a humanized anti-GPC3 antibody</w:t>
            </w:r>
          </w:p>
        </w:tc>
      </w:tr>
      <w:tr w:rsidR="00A43030" w:rsidRPr="005B4B88" w14:paraId="123C676A" w14:textId="77777777" w:rsidTr="004B229E">
        <w:trPr>
          <w:trHeight w:val="454"/>
        </w:trPr>
        <w:tc>
          <w:tcPr>
            <w:tcW w:w="953" w:type="dxa"/>
          </w:tcPr>
          <w:p w14:paraId="09E58969" w14:textId="77777777" w:rsidR="00CE3E67" w:rsidRPr="005B4B88" w:rsidRDefault="00CE3E67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</w:p>
        </w:tc>
        <w:tc>
          <w:tcPr>
            <w:tcW w:w="1032" w:type="dxa"/>
          </w:tcPr>
          <w:p w14:paraId="45D54208" w14:textId="77777777" w:rsidR="00CE3E67" w:rsidRPr="005B4B88" w:rsidRDefault="00CE3E67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21531249" w14:textId="77777777" w:rsidR="00CE3E67" w:rsidRPr="005B4B88" w:rsidRDefault="000F2808" w:rsidP="00EF69FA">
            <w:pPr>
              <w:spacing w:line="360" w:lineRule="auto"/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89</w:t>
            </w: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Zr-Df-YY146-ZW800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AF14B25" w14:textId="77777777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>2016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65DC8F00" w14:textId="2CE32F61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t xml:space="preserve">Hernandez </w:t>
            </w:r>
            <w:r w:rsidRPr="005B4B88">
              <w:rPr>
                <w:rFonts w:ascii="Book Antiqua" w:eastAsia="宋体" w:hAnsi="Book Antiqua" w:cs="Times New Roman"/>
                <w:i/>
                <w:color w:val="000000" w:themeColor="text1"/>
                <w:szCs w:val="21"/>
              </w:rPr>
              <w:t>et al</w:t>
            </w:r>
            <w:r w:rsidR="00A4540E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IZXJuYW5kZXo8L0F1dGhvcj48WWVhcj4yMDE2PC9ZZWFy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=
</w:fldData>
              </w:fldChar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 </w:instrText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begin">
                <w:fldData xml:space="preserve">PEVuZE5vdGU+PENpdGU+PEF1dGhvcj5IZXJuYW5kZXo8L0F1dGhvcj48WWVhcj4yMDE2PC9ZZWFy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=
</w:fldData>
              </w:fldChar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  <w:r w:rsidR="00A4540E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</w:r>
            <w:r w:rsidR="00A4540E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separate"/>
            </w:r>
            <w:r w:rsidR="00AC7BFA" w:rsidRPr="005B4B88">
              <w:rPr>
                <w:rFonts w:ascii="Book Antiqua" w:eastAsia="宋体" w:hAnsi="Book Antiqua" w:cs="Times New Roman"/>
                <w:color w:val="000000" w:themeColor="text1"/>
                <w:szCs w:val="21"/>
                <w:vertAlign w:val="superscript"/>
              </w:rPr>
              <w:t>[82]</w:t>
            </w:r>
            <w:r w:rsidR="00A4540E" w:rsidRPr="005B4B88">
              <w:rPr>
                <w:rFonts w:ascii="Book Antiqua" w:eastAsia="宋体" w:hAnsi="Book Antiqua" w:cs="Times New Roman"/>
                <w:color w:val="000000" w:themeColor="text1"/>
                <w:szCs w:val="21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5966D48E" w14:textId="4DC3EB86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HepG2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 tumor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-bearing 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>mice</w:t>
            </w:r>
          </w:p>
        </w:tc>
        <w:tc>
          <w:tcPr>
            <w:tcW w:w="4257" w:type="dxa"/>
            <w:tcBorders>
              <w:top w:val="single" w:sz="4" w:space="0" w:color="auto"/>
            </w:tcBorders>
          </w:tcPr>
          <w:p w14:paraId="58F53875" w14:textId="366ADE95" w:rsidR="00CE3E67" w:rsidRPr="005B4B88" w:rsidRDefault="000F2808" w:rsidP="00EF69FA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Excellent CD146-affinity, specificity, and stability</w:t>
            </w:r>
          </w:p>
          <w:p w14:paraId="222078B0" w14:textId="7D313BAB" w:rsidR="00CE3E67" w:rsidRPr="00ED6874" w:rsidRDefault="000F2808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Both PET and NIRF imaging </w:t>
            </w:r>
            <w:r w:rsidR="0009596F">
              <w:rPr>
                <w:rFonts w:ascii="Book Antiqua" w:hAnsi="Book Antiqua"/>
                <w:color w:val="000000" w:themeColor="text1"/>
                <w:szCs w:val="21"/>
              </w:rPr>
              <w:t>are</w:t>
            </w:r>
            <w:r w:rsidR="0009596F"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 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>achieved</w:t>
            </w:r>
          </w:p>
        </w:tc>
        <w:tc>
          <w:tcPr>
            <w:tcW w:w="3397" w:type="dxa"/>
            <w:tcBorders>
              <w:top w:val="single" w:sz="4" w:space="0" w:color="auto"/>
            </w:tcBorders>
          </w:tcPr>
          <w:p w14:paraId="52C2B23B" w14:textId="64CB02CF" w:rsidR="00CE3E67" w:rsidRPr="005B4B88" w:rsidRDefault="000F2808">
            <w:pPr>
              <w:spacing w:line="360" w:lineRule="auto"/>
              <w:rPr>
                <w:rFonts w:ascii="Book Antiqua" w:hAnsi="Book Antiqua"/>
                <w:color w:val="000000" w:themeColor="text1"/>
                <w:szCs w:val="21"/>
              </w:rPr>
            </w:pP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Bone</w:t>
            </w:r>
            <w:r w:rsidR="004A6B52" w:rsidRPr="005B4B88">
              <w:rPr>
                <w:rFonts w:ascii="Book Antiqua" w:hAnsi="Book Antiqua"/>
                <w:color w:val="000000" w:themeColor="text1"/>
                <w:szCs w:val="21"/>
              </w:rPr>
              <w:t>-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displaying PET signal </w:t>
            </w:r>
            <w:r w:rsidR="0009596F">
              <w:rPr>
                <w:rFonts w:ascii="Book Antiqua" w:hAnsi="Book Antiqua"/>
                <w:color w:val="000000" w:themeColor="text1"/>
                <w:szCs w:val="21"/>
              </w:rPr>
              <w:t>i</w:t>
            </w:r>
            <w:r w:rsidR="0009596F" w:rsidRPr="005B4B88">
              <w:rPr>
                <w:rFonts w:ascii="Book Antiqua" w:hAnsi="Book Antiqua"/>
                <w:color w:val="000000" w:themeColor="text1"/>
                <w:szCs w:val="21"/>
              </w:rPr>
              <w:t xml:space="preserve">s </w:t>
            </w:r>
            <w:r w:rsidRPr="005B4B88">
              <w:rPr>
                <w:rFonts w:ascii="Book Antiqua" w:hAnsi="Book Antiqua"/>
                <w:color w:val="000000" w:themeColor="text1"/>
                <w:szCs w:val="21"/>
              </w:rPr>
              <w:t>not matched by NIRF</w:t>
            </w:r>
          </w:p>
        </w:tc>
      </w:tr>
    </w:tbl>
    <w:p w14:paraId="5E39EB09" w14:textId="0191C84E" w:rsidR="00C80F51" w:rsidRPr="00A43030" w:rsidRDefault="000F2808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CC: </w:t>
      </w:r>
      <w:r w:rsidR="00ED6874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H</w:t>
      </w:r>
      <w:r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epatocellular carcinoma;</w:t>
      </w:r>
      <w:r w:rsidR="002047B6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 PET:</w:t>
      </w:r>
      <w:r w:rsidR="002047B6"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 </w:t>
      </w:r>
      <w:r w:rsidR="00ED6874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P</w:t>
      </w:r>
      <w:r w:rsidR="002047B6"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ositron emission tomography;</w:t>
      </w:r>
      <w:r w:rsidRPr="00A43030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F-FPGLU: </w:t>
      </w:r>
      <w:r w:rsidRPr="00A43030">
        <w:rPr>
          <w:rFonts w:ascii="Book Antiqua" w:eastAsia="宋体" w:hAnsi="Book Antiqua" w:cs="Times New Roman"/>
          <w:i/>
          <w:iCs/>
          <w:color w:val="000000" w:themeColor="text1"/>
          <w:sz w:val="24"/>
          <w:szCs w:val="24"/>
        </w:rPr>
        <w:t>N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-(2-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-fluoropropionyl)-L-glutamate;</w:t>
      </w:r>
      <w:r w:rsidR="00A0451D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A0451D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68</w:t>
      </w:r>
      <w:r w:rsidR="00A0451D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Ga-NGR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: </w:t>
      </w:r>
      <w:r w:rsidR="00E06533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lastRenderedPageBreak/>
        <w:t>68</w:t>
      </w:r>
      <w:r w:rsidR="00E06533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Ga-labeled </w:t>
      </w:r>
      <w:r w:rsidR="00A0451D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asparagine-glycine-arginine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;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Zr-αGPC3: </w:t>
      </w:r>
      <w:r w:rsidR="00024A46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="00024A46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Zr-</w:t>
      </w:r>
      <w:r w:rsidR="00B707B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ti </w:t>
      </w:r>
      <w:r w:rsidR="0009596F">
        <w:rPr>
          <w:rFonts w:ascii="Book Antiqua" w:eastAsia="宋体" w:hAnsi="Book Antiqua" w:cs="Times New Roman"/>
          <w:color w:val="000000" w:themeColor="text1"/>
          <w:sz w:val="24"/>
          <w:szCs w:val="24"/>
        </w:rPr>
        <w:t>g</w:t>
      </w:r>
      <w:r w:rsidR="0009596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lypican</w:t>
      </w:r>
      <w:r w:rsidR="00024A46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-3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;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Zr-αGPC3</w:t>
      </w:r>
      <w:bookmarkStart w:id="150" w:name="_Hlk11791896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-F(ab</w:t>
      </w:r>
      <w:r w:rsidR="004A6B5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’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)2</w:t>
      </w:r>
      <w:bookmarkEnd w:id="150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: </w:t>
      </w:r>
      <w:r w:rsidR="00B707B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="00B707B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Zr-anti </w:t>
      </w:r>
      <w:r w:rsidR="0009596F">
        <w:rPr>
          <w:rFonts w:ascii="Book Antiqua" w:eastAsia="宋体" w:hAnsi="Book Antiqua" w:cs="Times New Roman"/>
          <w:color w:val="000000" w:themeColor="text1"/>
          <w:sz w:val="24"/>
          <w:szCs w:val="24"/>
        </w:rPr>
        <w:t>g</w:t>
      </w:r>
      <w:r w:rsidR="0009596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lypican</w:t>
      </w:r>
      <w:r w:rsidR="00B707B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-3-F(ab</w:t>
      </w:r>
      <w:r w:rsidR="004A6B52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’</w:t>
      </w:r>
      <w:r w:rsidR="00B707B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)2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;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Zr-DFO-1G12: </w:t>
      </w:r>
      <w:r w:rsidR="00B707B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="00B707B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Zr-desferrioxamine-1G12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;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Zr-Df-YY146-ZW800: </w:t>
      </w:r>
      <w:r w:rsidR="00B707BA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89</w:t>
      </w:r>
      <w:r w:rsidR="00B707B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Zr-</w:t>
      </w:r>
      <w:r w:rsidR="00B707BA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707B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deferoxamine-YY146-ZW800</w:t>
      </w:r>
      <w:r w:rsidR="007F32C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; </w:t>
      </w:r>
      <w:r w:rsidR="007F32C5" w:rsidRPr="00A43030">
        <w:rPr>
          <w:rFonts w:ascii="Book Antiqua" w:hAnsi="Book Antiqua"/>
          <w:color w:val="000000" w:themeColor="text1"/>
          <w:sz w:val="24"/>
          <w:szCs w:val="24"/>
        </w:rPr>
        <w:t xml:space="preserve">NIRF: </w:t>
      </w:r>
      <w:r w:rsidR="00ED6874" w:rsidRPr="00A43030">
        <w:rPr>
          <w:rFonts w:ascii="Book Antiqua" w:hAnsi="Book Antiqua"/>
          <w:color w:val="000000" w:themeColor="text1"/>
          <w:sz w:val="24"/>
          <w:szCs w:val="24"/>
        </w:rPr>
        <w:t>N</w:t>
      </w:r>
      <w:r w:rsidR="007F32C5" w:rsidRPr="00A43030">
        <w:rPr>
          <w:rFonts w:ascii="Book Antiqua" w:hAnsi="Book Antiqua"/>
          <w:color w:val="000000" w:themeColor="text1"/>
          <w:sz w:val="24"/>
          <w:szCs w:val="24"/>
        </w:rPr>
        <w:t>ear-infrared fluorescence</w:t>
      </w:r>
      <w:r w:rsidR="00B707BA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  <w:r w:rsidR="0012126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/>
      </w:r>
      <w:r w:rsidR="0012126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</w:instrText>
      </w:r>
      <w:r w:rsidR="0012126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  <w:r w:rsidR="0097750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begin"/>
      </w:r>
      <w:r w:rsidR="0097750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instrText xml:space="preserve"> ADDIN </w:instrText>
      </w:r>
      <w:r w:rsidR="00977500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fldChar w:fldCharType="end"/>
      </w:r>
    </w:p>
    <w:p w14:paraId="20872E08" w14:textId="77777777" w:rsidR="00C80F51" w:rsidRPr="00A43030" w:rsidRDefault="00C80F51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7B467BF3" w14:textId="77777777" w:rsidR="00ED6874" w:rsidRDefault="00D977F3">
      <w:pPr>
        <w:widowControl/>
        <w:jc w:val="left"/>
        <w:rPr>
          <w:rFonts w:ascii="Book Antiqua" w:eastAsia="宋体" w:hAnsi="Book Antiqua" w:cs="Times New Roman"/>
          <w:color w:val="000000" w:themeColor="text1"/>
          <w:sz w:val="24"/>
          <w:szCs w:val="24"/>
        </w:rPr>
        <w:sectPr w:rsidR="00ED6874" w:rsidSect="004B229E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br w:type="page"/>
      </w:r>
    </w:p>
    <w:p w14:paraId="2614034B" w14:textId="77777777" w:rsidR="00D977F3" w:rsidRPr="00A43030" w:rsidRDefault="00D977F3" w:rsidP="00D977F3">
      <w:pPr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6B1D0238" wp14:editId="3BB896F7">
            <wp:extent cx="4329840" cy="3218688"/>
            <wp:effectExtent l="0" t="0" r="0" b="127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2812889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2941" cy="32878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CF131C" w14:textId="6E1776B3" w:rsidR="00D977F3" w:rsidRDefault="00D977F3" w:rsidP="00D977F3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Figure 1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2-Deoxy-2-(</w:t>
      </w:r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F</w:t>
      </w:r>
      <w:proofErr w:type="gramStart"/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)</w:t>
      </w:r>
      <w:proofErr w:type="spellStart"/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fluoro</w:t>
      </w:r>
      <w:proofErr w:type="spellEnd"/>
      <w:proofErr w:type="gramEnd"/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-D-glucose</w:t>
      </w: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  <w:vertAlign w:val="superscript"/>
        </w:rPr>
        <w:t xml:space="preserve"> </w:t>
      </w:r>
      <w:r w:rsidRPr="00A43030"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  <w:t>positron-emission tomography</w:t>
      </w: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-</w:t>
      </w:r>
      <w:r w:rsidRPr="00A43030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  <w:t>computed tomography</w:t>
      </w: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 detected tumor recurrence after intervention therapy in a 58-year-old male patient with hepatocellular carcinoma.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: Cross-sectional </w:t>
      </w:r>
      <w:r w:rsidR="00ED6874" w:rsidRPr="00ED6874">
        <w:rPr>
          <w:rFonts w:ascii="Book Antiqua" w:eastAsia="宋体" w:hAnsi="Book Antiqua" w:cs="Times New Roman"/>
          <w:color w:val="000000" w:themeColor="text1"/>
          <w:sz w:val="24"/>
          <w:szCs w:val="24"/>
        </w:rPr>
        <w:t>computed tomography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ED687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(CT)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image showing a large sheet of </w:t>
      </w:r>
      <w:proofErr w:type="spellStart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lipiodol</w:t>
      </w:r>
      <w:proofErr w:type="spellEnd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deposition in the right lobe of live after HCC intervention therapy; B: Cross-sectional </w:t>
      </w:r>
      <w:r w:rsidR="00ED6874" w:rsidRPr="00ED6874">
        <w:rPr>
          <w:rStyle w:val="fontstyle01"/>
          <w:rFonts w:ascii="Book Antiqua" w:hAnsi="Book Antiqua" w:cs="Times New Roman"/>
          <w:bCs/>
          <w:color w:val="000000" w:themeColor="text1"/>
          <w:sz w:val="24"/>
          <w:szCs w:val="24"/>
        </w:rPr>
        <w:t>positron-emission tomography</w:t>
      </w:r>
      <w:r w:rsidR="00ED6874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ED6874">
        <w:rPr>
          <w:rFonts w:ascii="Book Antiqua" w:eastAsia="宋体" w:hAnsi="Book Antiqua" w:cs="Times New Roman"/>
          <w:color w:val="000000" w:themeColor="text1"/>
          <w:sz w:val="24"/>
          <w:szCs w:val="24"/>
        </w:rPr>
        <w:t>(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PET-CT</w:t>
      </w:r>
      <w:r w:rsidR="00ED6874">
        <w:rPr>
          <w:rFonts w:ascii="Book Antiqua" w:eastAsia="宋体" w:hAnsi="Book Antiqua" w:cs="Times New Roman"/>
          <w:color w:val="000000" w:themeColor="text1"/>
          <w:sz w:val="24"/>
          <w:szCs w:val="24"/>
        </w:rPr>
        <w:t>)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fusion image showing </w:t>
      </w:r>
      <w:bookmarkStart w:id="151" w:name="_Hlk10273916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increased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-FDG uptake</w:t>
      </w:r>
      <w:bookmarkEnd w:id="151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in and around the area of </w:t>
      </w:r>
      <w:proofErr w:type="spellStart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lipiodol</w:t>
      </w:r>
      <w:proofErr w:type="spellEnd"/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deposition (red arrow); the size of the lesion was 5.8 × 13.3 cm; C: Cross-sectional PET image showing increased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F-FDG uptake in the right lobe of the liver; D: Maximum intensity projection image showing increased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-FDG uptake in the right lobe of the liver.</w:t>
      </w:r>
      <w:r w:rsidR="0078291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782917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782917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-FDG</w:t>
      </w:r>
      <w:r w:rsidR="0078291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: </w:t>
      </w:r>
      <w:r w:rsidR="00782917" w:rsidRPr="00A43030">
        <w:rPr>
          <w:rFonts w:ascii="Book Antiqua" w:hAnsi="Book Antiqua" w:cs="Times New Roman"/>
          <w:color w:val="000000" w:themeColor="text1"/>
          <w:sz w:val="24"/>
          <w:szCs w:val="24"/>
        </w:rPr>
        <w:t>2-deoxy-2-(</w:t>
      </w:r>
      <w:r w:rsidR="00782917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782917" w:rsidRPr="00A43030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proofErr w:type="gramStart"/>
      <w:r w:rsidR="00782917" w:rsidRPr="00A4303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proofErr w:type="spellStart"/>
      <w:r w:rsidR="00782917" w:rsidRPr="00A43030">
        <w:rPr>
          <w:rFonts w:ascii="Book Antiqua" w:hAnsi="Book Antiqua" w:cs="Times New Roman"/>
          <w:color w:val="000000" w:themeColor="text1"/>
          <w:sz w:val="24"/>
          <w:szCs w:val="24"/>
        </w:rPr>
        <w:t>fluoro</w:t>
      </w:r>
      <w:proofErr w:type="spellEnd"/>
      <w:proofErr w:type="gramEnd"/>
      <w:r w:rsidR="00782917" w:rsidRPr="00A43030">
        <w:rPr>
          <w:rFonts w:ascii="Book Antiqua" w:hAnsi="Book Antiqua" w:cs="Times New Roman"/>
          <w:color w:val="000000" w:themeColor="text1"/>
          <w:sz w:val="24"/>
          <w:szCs w:val="24"/>
        </w:rPr>
        <w:t>-D-glucose</w:t>
      </w:r>
      <w:r w:rsidR="00782917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CT: </w:t>
      </w:r>
      <w:r w:rsidR="00782917" w:rsidRPr="00ED6874">
        <w:rPr>
          <w:rFonts w:ascii="Book Antiqua" w:eastAsia="宋体" w:hAnsi="Book Antiqua" w:cs="Times New Roman"/>
          <w:color w:val="000000" w:themeColor="text1"/>
          <w:sz w:val="24"/>
          <w:szCs w:val="24"/>
        </w:rPr>
        <w:t>Computed tomography</w:t>
      </w:r>
      <w:r w:rsidR="0078291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; </w:t>
      </w:r>
      <w:r w:rsidR="00782917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PET</w:t>
      </w:r>
      <w:r w:rsidR="0078291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: </w:t>
      </w:r>
      <w:r w:rsidR="00782917" w:rsidRPr="00ED6874">
        <w:rPr>
          <w:rStyle w:val="fontstyle01"/>
          <w:rFonts w:ascii="Book Antiqua" w:hAnsi="Book Antiqua" w:cs="Times New Roman"/>
          <w:bCs/>
          <w:color w:val="000000" w:themeColor="text1"/>
          <w:sz w:val="24"/>
          <w:szCs w:val="24"/>
        </w:rPr>
        <w:t>Positron-emission tomography</w:t>
      </w:r>
      <w:r w:rsidR="00A83F95">
        <w:rPr>
          <w:rStyle w:val="fontstyle01"/>
          <w:rFonts w:ascii="Book Antiqua" w:hAnsi="Book Antiqua" w:cs="Times New Roman"/>
          <w:bCs/>
          <w:color w:val="000000" w:themeColor="text1"/>
          <w:sz w:val="24"/>
          <w:szCs w:val="24"/>
        </w:rPr>
        <w:t>.</w:t>
      </w:r>
    </w:p>
    <w:p w14:paraId="00315728" w14:textId="77777777" w:rsidR="00ED6874" w:rsidRPr="00ED6874" w:rsidRDefault="00ED6874" w:rsidP="00D977F3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4D7895B4" w14:textId="6BBD6A43" w:rsidR="00D977F3" w:rsidRDefault="00D977F3">
      <w:pPr>
        <w:widowControl/>
        <w:jc w:val="left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br w:type="page"/>
      </w:r>
    </w:p>
    <w:p w14:paraId="630B4A1C" w14:textId="77777777" w:rsidR="00D977F3" w:rsidRPr="00A43030" w:rsidRDefault="00D977F3" w:rsidP="00D977F3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A43030">
        <w:rPr>
          <w:rFonts w:ascii="Book Antiqua" w:hAnsi="Book Antiqua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4AC47563" wp14:editId="6DD82EA1">
            <wp:extent cx="5276850" cy="20828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0515455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208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2703AA" w14:textId="0F4E7EF0" w:rsidR="00D977F3" w:rsidRPr="00A43030" w:rsidRDefault="00D977F3" w:rsidP="00D977F3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2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  <w:vertAlign w:val="superscript"/>
        </w:rPr>
        <w:t>11</w:t>
      </w:r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C-choline</w:t>
      </w:r>
      <w:r w:rsidRPr="00A43030"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  <w:t xml:space="preserve"> positron-emission tomography</w:t>
      </w: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-</w:t>
      </w:r>
      <w:r w:rsidRPr="00A43030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  <w:t xml:space="preserve">computed tomography </w:t>
      </w:r>
      <w:r w:rsidRPr="00A43030"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  <w:t xml:space="preserve">detected a </w:t>
      </w:r>
      <w:r w:rsidRPr="00A43030">
        <w:rPr>
          <w:rStyle w:val="fontstyle01"/>
          <w:rFonts w:ascii="Book Antiqua" w:eastAsia="宋体" w:hAnsi="Book Antiqua" w:cs="Times New Roman"/>
          <w:b/>
          <w:color w:val="000000" w:themeColor="text1"/>
          <w:sz w:val="24"/>
          <w:szCs w:val="24"/>
        </w:rPr>
        <w:t>tumor</w:t>
      </w:r>
      <w:r w:rsidRPr="00A43030"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  <w:t xml:space="preserve"> that was missed on conventional </w:t>
      </w:r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2-deoxy-2-(</w:t>
      </w:r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F</w:t>
      </w:r>
      <w:proofErr w:type="gramStart"/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)</w:t>
      </w:r>
      <w:proofErr w:type="spellStart"/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fluoro</w:t>
      </w:r>
      <w:proofErr w:type="spellEnd"/>
      <w:proofErr w:type="gramEnd"/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-D-glucose</w:t>
      </w: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  <w:vertAlign w:val="superscript"/>
        </w:rPr>
        <w:t xml:space="preserve"> </w:t>
      </w:r>
      <w:r w:rsidR="00A83F95" w:rsidRPr="00A43030"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  <w:t>positron-emission tomography</w:t>
      </w:r>
      <w:r w:rsidR="00A83F95"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-</w:t>
      </w:r>
      <w:r w:rsidR="00A83F95" w:rsidRPr="00A43030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  <w:t xml:space="preserve">computed tomography </w:t>
      </w:r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in a 58-year-old patient with </w:t>
      </w: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hepatocellular carcinoma</w:t>
      </w:r>
      <w:r w:rsidRPr="00A43030"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  <w:t>.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宋体"/>
          <w:color w:val="000000" w:themeColor="text1"/>
          <w:sz w:val="24"/>
          <w:szCs w:val="24"/>
        </w:rPr>
        <w:t>A-D: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83F95" w:rsidRPr="00A43030">
        <w:rPr>
          <w:rFonts w:ascii="Book Antiqua" w:hAnsi="Book Antiqua" w:cs="Times New Roman"/>
          <w:color w:val="000000" w:themeColor="text1"/>
          <w:sz w:val="24"/>
          <w:szCs w:val="24"/>
        </w:rPr>
        <w:t>2-deoxy-2-(</w:t>
      </w:r>
      <w:r w:rsidR="00A83F95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A83F95" w:rsidRPr="00A43030">
        <w:rPr>
          <w:rFonts w:ascii="Book Antiqua" w:hAnsi="Book Antiqua" w:cs="Times New Roman"/>
          <w:color w:val="000000" w:themeColor="text1"/>
          <w:sz w:val="24"/>
          <w:szCs w:val="24"/>
        </w:rPr>
        <w:t>F)</w:t>
      </w:r>
      <w:proofErr w:type="spellStart"/>
      <w:r w:rsidR="00A83F95" w:rsidRPr="00A43030">
        <w:rPr>
          <w:rFonts w:ascii="Book Antiqua" w:hAnsi="Book Antiqua" w:cs="Times New Roman"/>
          <w:color w:val="000000" w:themeColor="text1"/>
          <w:sz w:val="24"/>
          <w:szCs w:val="24"/>
        </w:rPr>
        <w:t>fluoro</w:t>
      </w:r>
      <w:proofErr w:type="spellEnd"/>
      <w:r w:rsidR="00A83F95" w:rsidRPr="00A43030">
        <w:rPr>
          <w:rFonts w:ascii="Book Antiqua" w:hAnsi="Book Antiqua" w:cs="Times New Roman"/>
          <w:color w:val="000000" w:themeColor="text1"/>
          <w:sz w:val="24"/>
          <w:szCs w:val="24"/>
        </w:rPr>
        <w:t>-D-glucose</w:t>
      </w:r>
      <w:r w:rsidR="00A83F95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 xml:space="preserve"> </w:t>
      </w:r>
      <w:r w:rsidR="00A83F95" w:rsidRPr="00A83F95">
        <w:rPr>
          <w:rStyle w:val="fontstyle01"/>
          <w:rFonts w:ascii="Book Antiqua" w:hAnsi="Book Antiqua" w:cs="Times New Roman"/>
          <w:bCs/>
          <w:color w:val="000000" w:themeColor="text1"/>
          <w:sz w:val="24"/>
          <w:szCs w:val="24"/>
        </w:rPr>
        <w:t>positron-emission tomography</w:t>
      </w:r>
      <w:r w:rsidR="00A83F95" w:rsidRPr="00A83F95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-computed tomography</w:t>
      </w:r>
      <w:r w:rsidR="00A83F95" w:rsidRPr="00A43030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  <w:t xml:space="preserve"> </w:t>
      </w:r>
      <w:r w:rsidR="00A83F95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-CT</w:t>
      </w:r>
      <w:r w:rsidR="00A83F95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9596F" w:rsidRPr="00A43030">
        <w:rPr>
          <w:rFonts w:ascii="Book Antiqua" w:hAnsi="Book Antiqua" w:cs="Times New Roman"/>
          <w:color w:val="000000" w:themeColor="text1"/>
          <w:sz w:val="24"/>
          <w:szCs w:val="24"/>
        </w:rPr>
        <w:t>show</w:t>
      </w:r>
      <w:r w:rsidR="0009596F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09596F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at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re was no increased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uptake in the liver</w:t>
      </w:r>
      <w:r w:rsidR="00A83F95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宋体"/>
          <w:color w:val="000000" w:themeColor="text1"/>
          <w:sz w:val="24"/>
          <w:szCs w:val="24"/>
        </w:rPr>
        <w:t>E-H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: </w:t>
      </w:r>
      <w:r w:rsidR="00A83F95" w:rsidRPr="00A83F95">
        <w:rPr>
          <w:rFonts w:ascii="Book Antiqua" w:hAnsi="Book Antiqua" w:cs="Times New Roman"/>
          <w:bCs/>
          <w:color w:val="000000" w:themeColor="text1"/>
          <w:sz w:val="24"/>
          <w:szCs w:val="24"/>
          <w:vertAlign w:val="superscript"/>
        </w:rPr>
        <w:t>11</w:t>
      </w:r>
      <w:r w:rsidR="00A83F95" w:rsidRPr="00A83F95">
        <w:rPr>
          <w:rFonts w:ascii="Book Antiqua" w:hAnsi="Book Antiqua" w:cs="Times New Roman"/>
          <w:bCs/>
          <w:color w:val="000000" w:themeColor="text1"/>
          <w:sz w:val="24"/>
          <w:szCs w:val="24"/>
        </w:rPr>
        <w:t>C-choline</w:t>
      </w:r>
      <w:r w:rsidR="00A83F95" w:rsidRPr="00A83F95">
        <w:rPr>
          <w:rStyle w:val="fontstyle01"/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 xml:space="preserve"> </w:t>
      </w:r>
      <w:r w:rsidR="00A83F95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(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C-CHOL</w:t>
      </w:r>
      <w:r w:rsidR="00A83F95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ET-CT </w:t>
      </w:r>
      <w:r w:rsidR="0009596F" w:rsidRPr="00A43030">
        <w:rPr>
          <w:rFonts w:ascii="Book Antiqua" w:hAnsi="Book Antiqua" w:cs="Times New Roman"/>
          <w:color w:val="000000" w:themeColor="text1"/>
          <w:sz w:val="24"/>
          <w:szCs w:val="24"/>
        </w:rPr>
        <w:t>show</w:t>
      </w:r>
      <w:r w:rsidR="0009596F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09596F"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cal increased 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C-CHOL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uptake in the upper segment of the anterior lobe of the liver, and the size of the lesion was 1.2 × 1.3 cm (red arrow in F and G). Pathological</w:t>
      </w:r>
      <w:r w:rsidR="00A83F9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amination confirmed well-differentiated </w:t>
      </w:r>
      <w:r w:rsidR="00A83F95" w:rsidRPr="00A83F95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hepatocellular carcinoma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A83F9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83F95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A83F9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-FDG</w:t>
      </w:r>
      <w:r w:rsidR="00A83F95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: </w:t>
      </w:r>
      <w:r w:rsidR="00A83F95" w:rsidRPr="00A43030">
        <w:rPr>
          <w:rFonts w:ascii="Book Antiqua" w:hAnsi="Book Antiqua" w:cs="Times New Roman"/>
          <w:color w:val="000000" w:themeColor="text1"/>
          <w:sz w:val="24"/>
          <w:szCs w:val="24"/>
        </w:rPr>
        <w:t>2-deoxy-2-(</w:t>
      </w:r>
      <w:r w:rsidR="00A83F95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A83F95" w:rsidRPr="00A43030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proofErr w:type="gramStart"/>
      <w:r w:rsidR="00A83F95" w:rsidRPr="00A4303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proofErr w:type="spellStart"/>
      <w:r w:rsidR="00A83F95" w:rsidRPr="00A43030">
        <w:rPr>
          <w:rFonts w:ascii="Book Antiqua" w:hAnsi="Book Antiqua" w:cs="Times New Roman"/>
          <w:color w:val="000000" w:themeColor="text1"/>
          <w:sz w:val="24"/>
          <w:szCs w:val="24"/>
        </w:rPr>
        <w:t>fluoro</w:t>
      </w:r>
      <w:proofErr w:type="spellEnd"/>
      <w:proofErr w:type="gramEnd"/>
      <w:r w:rsidR="00A83F95" w:rsidRPr="00A43030">
        <w:rPr>
          <w:rFonts w:ascii="Book Antiqua" w:hAnsi="Book Antiqua" w:cs="Times New Roman"/>
          <w:color w:val="000000" w:themeColor="text1"/>
          <w:sz w:val="24"/>
          <w:szCs w:val="24"/>
        </w:rPr>
        <w:t>-D-glucose</w:t>
      </w:r>
      <w:r w:rsidR="00A83F95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CT: </w:t>
      </w:r>
      <w:r w:rsidR="00A83F95" w:rsidRPr="00ED6874">
        <w:rPr>
          <w:rFonts w:ascii="Book Antiqua" w:eastAsia="宋体" w:hAnsi="Book Antiqua" w:cs="Times New Roman"/>
          <w:color w:val="000000" w:themeColor="text1"/>
          <w:sz w:val="24"/>
          <w:szCs w:val="24"/>
        </w:rPr>
        <w:t>Computed tomography</w:t>
      </w:r>
      <w:r w:rsidR="00A83F95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; </w:t>
      </w:r>
      <w:r w:rsidR="00A83F95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PET</w:t>
      </w:r>
      <w:r w:rsidR="00A83F95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: </w:t>
      </w:r>
      <w:r w:rsidR="00A83F95" w:rsidRPr="00ED6874">
        <w:rPr>
          <w:rStyle w:val="fontstyle01"/>
          <w:rFonts w:ascii="Book Antiqua" w:hAnsi="Book Antiqua" w:cs="Times New Roman"/>
          <w:bCs/>
          <w:color w:val="000000" w:themeColor="text1"/>
          <w:sz w:val="24"/>
          <w:szCs w:val="24"/>
        </w:rPr>
        <w:t>Positron-emission tomography</w:t>
      </w:r>
      <w:r w:rsidR="00A83F95">
        <w:rPr>
          <w:rStyle w:val="fontstyle01"/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; </w:t>
      </w:r>
      <w:r w:rsidR="00A83F95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1</w:t>
      </w:r>
      <w:r w:rsidR="00A83F95"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C-CHOL</w:t>
      </w:r>
      <w:r w:rsidR="00A83F95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: </w:t>
      </w:r>
      <w:r w:rsidR="00A83F95" w:rsidRPr="00A83F95">
        <w:rPr>
          <w:rFonts w:ascii="Book Antiqua" w:hAnsi="Book Antiqua" w:cs="Times New Roman"/>
          <w:bCs/>
          <w:color w:val="000000" w:themeColor="text1"/>
          <w:sz w:val="24"/>
          <w:szCs w:val="24"/>
          <w:vertAlign w:val="superscript"/>
        </w:rPr>
        <w:t>11</w:t>
      </w:r>
      <w:r w:rsidR="00A83F95" w:rsidRPr="00A83F95">
        <w:rPr>
          <w:rFonts w:ascii="Book Antiqua" w:hAnsi="Book Antiqua" w:cs="Times New Roman"/>
          <w:bCs/>
          <w:color w:val="000000" w:themeColor="text1"/>
          <w:sz w:val="24"/>
          <w:szCs w:val="24"/>
        </w:rPr>
        <w:t>C-choline</w:t>
      </w:r>
      <w:r w:rsidR="00A83F95">
        <w:rPr>
          <w:rFonts w:ascii="Book Antiqua" w:hAnsi="Book Antiqua" w:cs="Times New Roman"/>
          <w:bCs/>
          <w:color w:val="000000" w:themeColor="text1"/>
          <w:sz w:val="24"/>
          <w:szCs w:val="24"/>
        </w:rPr>
        <w:t>.</w:t>
      </w:r>
    </w:p>
    <w:p w14:paraId="44469692" w14:textId="1981C443" w:rsidR="00D977F3" w:rsidRDefault="00D977F3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2252F5DD" w14:textId="63AEE99D" w:rsidR="00D977F3" w:rsidRDefault="00D977F3">
      <w:pPr>
        <w:widowControl/>
        <w:jc w:val="left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br w:type="page"/>
      </w:r>
    </w:p>
    <w:p w14:paraId="0A4AA17A" w14:textId="77777777" w:rsidR="00D977F3" w:rsidRPr="00A43030" w:rsidRDefault="00D977F3" w:rsidP="00D977F3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A43030">
        <w:rPr>
          <w:rFonts w:ascii="Book Antiqua" w:hAnsi="Book Antiqua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5CA24A94" wp14:editId="59140494">
            <wp:extent cx="5264150" cy="19050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600644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1905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2182C2" w14:textId="54C6D526" w:rsidR="00D977F3" w:rsidRPr="00A43030" w:rsidRDefault="00D977F3" w:rsidP="00D977F3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3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Early dynamic </w:t>
      </w:r>
      <w:bookmarkStart w:id="152" w:name="_Hlk5786043"/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2-deoxy-2-(</w:t>
      </w:r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F</w:t>
      </w:r>
      <w:proofErr w:type="gramStart"/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)</w:t>
      </w:r>
      <w:proofErr w:type="spellStart"/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fluoro</w:t>
      </w:r>
      <w:proofErr w:type="spellEnd"/>
      <w:proofErr w:type="gramEnd"/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-D-glucose</w:t>
      </w: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  <w:vertAlign w:val="superscript"/>
        </w:rPr>
        <w:t xml:space="preserve"> </w:t>
      </w:r>
      <w:r w:rsidRPr="00A43030"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  <w:t>positron-emission tomography</w:t>
      </w: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-</w:t>
      </w:r>
      <w:r w:rsidRPr="00A43030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  <w:t xml:space="preserve">computed tomography </w:t>
      </w:r>
      <w:bookmarkEnd w:id="152"/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detected a tumor that was missed on conventional </w:t>
      </w:r>
      <w:r w:rsidR="00A83F95"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2-deoxy-2-(</w:t>
      </w:r>
      <w:r w:rsidR="00A83F95" w:rsidRPr="00A43030">
        <w:rPr>
          <w:rFonts w:ascii="Book Antiqua" w:hAnsi="Book Antiqua" w:cs="Times New Roman"/>
          <w:b/>
          <w:color w:val="000000" w:themeColor="text1"/>
          <w:sz w:val="24"/>
          <w:szCs w:val="24"/>
          <w:vertAlign w:val="superscript"/>
        </w:rPr>
        <w:t>18</w:t>
      </w:r>
      <w:r w:rsidR="00A83F95"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F)</w:t>
      </w:r>
      <w:proofErr w:type="spellStart"/>
      <w:r w:rsidR="00A83F95"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fluoro</w:t>
      </w:r>
      <w:proofErr w:type="spellEnd"/>
      <w:r w:rsidR="00A83F95"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-D-glucose</w:t>
      </w:r>
      <w:r w:rsidR="00A83F95"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  <w:vertAlign w:val="superscript"/>
        </w:rPr>
        <w:t xml:space="preserve"> </w:t>
      </w:r>
      <w:r w:rsidR="00A83F95" w:rsidRPr="00A43030"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  <w:t>positron-emission tomography</w:t>
      </w:r>
      <w:r w:rsidR="00A83F95"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-</w:t>
      </w:r>
      <w:r w:rsidR="00A83F95" w:rsidRPr="00A43030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  <w:t xml:space="preserve">computed tomography </w:t>
      </w:r>
      <w:bookmarkStart w:id="153" w:name="_Hlk5794537"/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in a 64-year-old patient with </w:t>
      </w:r>
      <w:r w:rsidRPr="00A4303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hepatocellular carcinoma</w:t>
      </w:r>
      <w:bookmarkEnd w:id="153"/>
      <w:r w:rsidRPr="00A43030">
        <w:rPr>
          <w:rFonts w:ascii="Book Antiqua" w:hAnsi="Book Antiqua" w:cs="Times New Roman"/>
          <w:b/>
          <w:color w:val="000000" w:themeColor="text1"/>
          <w:sz w:val="24"/>
          <w:szCs w:val="24"/>
        </w:rPr>
        <w:t>.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BE25A9">
        <w:rPr>
          <w:rFonts w:ascii="Book Antiqua" w:eastAsia="宋体" w:hAnsi="Book Antiqua" w:cs="宋体"/>
          <w:color w:val="000000" w:themeColor="text1"/>
          <w:sz w:val="24"/>
          <w:szCs w:val="24"/>
        </w:rPr>
        <w:t>A-D</w:t>
      </w:r>
      <w:r w:rsidRPr="00BE25A9">
        <w:rPr>
          <w:rFonts w:ascii="Book Antiqua" w:hAnsi="Book Antiqua" w:cs="Times New Roman"/>
          <w:color w:val="000000" w:themeColor="text1"/>
          <w:sz w:val="24"/>
          <w:szCs w:val="24"/>
        </w:rPr>
        <w:t xml:space="preserve">: </w:t>
      </w:r>
      <w:r w:rsidR="00A83F95" w:rsidRPr="00BE25A9">
        <w:rPr>
          <w:rFonts w:ascii="Book Antiqua" w:hAnsi="Book Antiqua" w:cs="Times New Roman"/>
          <w:color w:val="000000" w:themeColor="text1"/>
          <w:sz w:val="24"/>
          <w:szCs w:val="24"/>
        </w:rPr>
        <w:t>2-deoxy-2-(</w:t>
      </w:r>
      <w:r w:rsidR="00A83F95" w:rsidRPr="00BE25A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A83F95" w:rsidRPr="00BE25A9">
        <w:rPr>
          <w:rFonts w:ascii="Book Antiqua" w:hAnsi="Book Antiqua" w:cs="Times New Roman"/>
          <w:color w:val="000000" w:themeColor="text1"/>
          <w:sz w:val="24"/>
          <w:szCs w:val="24"/>
        </w:rPr>
        <w:t>F)</w:t>
      </w:r>
      <w:proofErr w:type="spellStart"/>
      <w:r w:rsidR="00A83F95" w:rsidRPr="00BE25A9">
        <w:rPr>
          <w:rFonts w:ascii="Book Antiqua" w:hAnsi="Book Antiqua" w:cs="Times New Roman"/>
          <w:color w:val="000000" w:themeColor="text1"/>
          <w:sz w:val="24"/>
          <w:szCs w:val="24"/>
        </w:rPr>
        <w:t>fluoro</w:t>
      </w:r>
      <w:proofErr w:type="spellEnd"/>
      <w:r w:rsidR="00A83F95" w:rsidRPr="00BE25A9">
        <w:rPr>
          <w:rFonts w:ascii="Book Antiqua" w:hAnsi="Book Antiqua" w:cs="Times New Roman"/>
          <w:color w:val="000000" w:themeColor="text1"/>
          <w:sz w:val="24"/>
          <w:szCs w:val="24"/>
        </w:rPr>
        <w:t>-D-glucose</w:t>
      </w:r>
      <w:r w:rsidR="00A83F95" w:rsidRPr="00BE25A9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 xml:space="preserve"> </w:t>
      </w:r>
      <w:r w:rsidR="00A83F95" w:rsidRPr="00BE25A9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positron-emission tomography</w:t>
      </w:r>
      <w:r w:rsidR="00A83F95" w:rsidRPr="00BE25A9">
        <w:rPr>
          <w:rFonts w:ascii="Book Antiqua" w:eastAsia="宋体" w:hAnsi="Book Antiqua" w:cs="Times New Roman"/>
          <w:color w:val="000000" w:themeColor="text1"/>
          <w:sz w:val="24"/>
          <w:szCs w:val="24"/>
        </w:rPr>
        <w:t>-computed tomography</w:t>
      </w:r>
      <w:r w:rsidR="00A83F95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 xml:space="preserve"> </w:t>
      </w:r>
      <w:r w:rsidR="00A83F95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-CT</w:t>
      </w:r>
      <w:r w:rsidR="00A83F95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owed</w:t>
      </w:r>
      <w:r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at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re was no increased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uptake in the lesion on conventional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F-FDG PET-CT</w:t>
      </w:r>
      <w:r w:rsidR="00BE25A9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Pr="00A43030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43030">
        <w:rPr>
          <w:rFonts w:ascii="Book Antiqua" w:eastAsia="宋体" w:hAnsi="Book Antiqua" w:cs="宋体"/>
          <w:color w:val="000000" w:themeColor="text1"/>
          <w:sz w:val="24"/>
          <w:szCs w:val="24"/>
        </w:rPr>
        <w:t>E-H: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arly dynamic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PET-CT showed focal 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-FDG </w:t>
      </w:r>
      <w:proofErr w:type="spellStart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hyperperfusion</w:t>
      </w:r>
      <w:proofErr w:type="spellEnd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Start w:id="154" w:name="_Hlk5794638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in the upper segment of the anterior lobe of the liver, and the size of the lesion was 1.7 × 1.9 cm</w:t>
      </w:r>
      <w:bookmarkStart w:id="155" w:name="_Hlk5794674"/>
      <w:bookmarkEnd w:id="154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red arrow in F and G)</w:t>
      </w:r>
      <w:bookmarkEnd w:id="155"/>
      <w:r w:rsidRPr="00A4303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BE25A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E25A9" w:rsidRPr="00A43030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BE25A9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F-FDG</w:t>
      </w:r>
      <w:r w:rsidR="00BE25A9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: </w:t>
      </w:r>
      <w:r w:rsidR="00BE25A9" w:rsidRPr="00A43030">
        <w:rPr>
          <w:rFonts w:ascii="Book Antiqua" w:hAnsi="Book Antiqua" w:cs="Times New Roman"/>
          <w:color w:val="000000" w:themeColor="text1"/>
          <w:sz w:val="24"/>
          <w:szCs w:val="24"/>
        </w:rPr>
        <w:t>2-deoxy-2-(</w:t>
      </w:r>
      <w:r w:rsidR="00BE25A9" w:rsidRPr="00A4303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18</w:t>
      </w:r>
      <w:r w:rsidR="00BE25A9" w:rsidRPr="00A43030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proofErr w:type="gramStart"/>
      <w:r w:rsidR="00BE25A9" w:rsidRPr="00A4303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proofErr w:type="spellStart"/>
      <w:r w:rsidR="00BE25A9" w:rsidRPr="00A43030">
        <w:rPr>
          <w:rFonts w:ascii="Book Antiqua" w:hAnsi="Book Antiqua" w:cs="Times New Roman"/>
          <w:color w:val="000000" w:themeColor="text1"/>
          <w:sz w:val="24"/>
          <w:szCs w:val="24"/>
        </w:rPr>
        <w:t>fluoro</w:t>
      </w:r>
      <w:proofErr w:type="spellEnd"/>
      <w:proofErr w:type="gramEnd"/>
      <w:r w:rsidR="00BE25A9" w:rsidRPr="00A43030">
        <w:rPr>
          <w:rFonts w:ascii="Book Antiqua" w:hAnsi="Book Antiqua" w:cs="Times New Roman"/>
          <w:color w:val="000000" w:themeColor="text1"/>
          <w:sz w:val="24"/>
          <w:szCs w:val="24"/>
        </w:rPr>
        <w:t>-D-glucose</w:t>
      </w:r>
      <w:r w:rsidR="00BE25A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CT: </w:t>
      </w:r>
      <w:r w:rsidR="00BE25A9" w:rsidRPr="00ED6874">
        <w:rPr>
          <w:rFonts w:ascii="Book Antiqua" w:eastAsia="宋体" w:hAnsi="Book Antiqua" w:cs="Times New Roman"/>
          <w:color w:val="000000" w:themeColor="text1"/>
          <w:sz w:val="24"/>
          <w:szCs w:val="24"/>
        </w:rPr>
        <w:t>Computed tomography</w:t>
      </w:r>
      <w:r w:rsidR="00BE25A9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; </w:t>
      </w:r>
      <w:r w:rsidR="00BE25A9" w:rsidRPr="00A43030">
        <w:rPr>
          <w:rFonts w:ascii="Book Antiqua" w:eastAsia="宋体" w:hAnsi="Book Antiqua" w:cs="Times New Roman"/>
          <w:color w:val="000000" w:themeColor="text1"/>
          <w:sz w:val="24"/>
          <w:szCs w:val="24"/>
        </w:rPr>
        <w:t>PET</w:t>
      </w:r>
      <w:r w:rsidR="00BE25A9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: </w:t>
      </w:r>
      <w:r w:rsidR="00BE25A9" w:rsidRPr="00ED6874">
        <w:rPr>
          <w:rStyle w:val="fontstyle01"/>
          <w:rFonts w:ascii="Book Antiqua" w:hAnsi="Book Antiqua" w:cs="Times New Roman"/>
          <w:bCs/>
          <w:color w:val="000000" w:themeColor="text1"/>
          <w:sz w:val="24"/>
          <w:szCs w:val="24"/>
        </w:rPr>
        <w:t>Positron-emission tomography</w:t>
      </w:r>
      <w:r w:rsidR="00BE25A9">
        <w:rPr>
          <w:rStyle w:val="fontstyle01"/>
          <w:rFonts w:ascii="Book Antiqua" w:hAnsi="Book Antiqua" w:cs="Times New Roman"/>
          <w:bCs/>
          <w:color w:val="000000" w:themeColor="text1"/>
          <w:sz w:val="24"/>
          <w:szCs w:val="24"/>
        </w:rPr>
        <w:t>.</w:t>
      </w:r>
    </w:p>
    <w:p w14:paraId="047EA9F4" w14:textId="38513F9D" w:rsidR="00D977F3" w:rsidRPr="00D977F3" w:rsidRDefault="00D977F3" w:rsidP="00EF69F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sectPr w:rsidR="00D977F3" w:rsidRPr="00D977F3" w:rsidSect="00ED6874">
      <w:headerReference w:type="default" r:id="rId12"/>
      <w:pgSz w:w="11906" w:h="16838"/>
      <w:pgMar w:top="1440" w:right="1797" w:bottom="1440" w:left="1797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763CBEA" w14:textId="77777777" w:rsidR="0031698D" w:rsidRDefault="0031698D">
      <w:r>
        <w:separator/>
      </w:r>
    </w:p>
  </w:endnote>
  <w:endnote w:type="continuationSeparator" w:id="0">
    <w:p w14:paraId="58EF2B77" w14:textId="77777777" w:rsidR="0031698D" w:rsidRDefault="003169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dvPSA183">
    <w:altName w:val="Cambria"/>
    <w:panose1 w:val="00000000000000000000"/>
    <w:charset w:val="00"/>
    <w:family w:val="roman"/>
    <w:notTrueType/>
    <w:pitch w:val="default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Berkeley-BookItalic">
    <w:panose1 w:val="00000000000000000000"/>
    <w:charset w:val="00"/>
    <w:family w:val="roman"/>
    <w:notTrueType/>
    <w:pitch w:val="default"/>
  </w:font>
  <w:font w:name="TapSymbol"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微软雅黑">
    <w:panose1 w:val="020B0503020204020204"/>
    <w:charset w:val="86"/>
    <w:family w:val="swiss"/>
    <w:pitch w:val="variable"/>
    <w:sig w:usb0="A0000287" w:usb1="28CF3C52" w:usb2="00000016" w:usb3="00000000" w:csb0="0004001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114592476"/>
      <w:docPartObj>
        <w:docPartGallery w:val="Page Numbers (Bottom of Page)"/>
        <w:docPartUnique/>
      </w:docPartObj>
    </w:sdtPr>
    <w:sdtEndPr/>
    <w:sdtContent>
      <w:p w14:paraId="0A257AB9" w14:textId="4C77AF05" w:rsidR="00386E70" w:rsidRDefault="00386E70">
        <w:pPr>
          <w:pStyle w:val="a4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341DD" w:rsidRPr="00F341DD">
          <w:rPr>
            <w:noProof/>
            <w:lang w:val="zh-CN"/>
          </w:rPr>
          <w:t>38</w:t>
        </w:r>
        <w:r>
          <w:fldChar w:fldCharType="end"/>
        </w:r>
      </w:p>
    </w:sdtContent>
  </w:sdt>
  <w:p w14:paraId="2184B3BE" w14:textId="77777777" w:rsidR="00386E70" w:rsidRDefault="00386E70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4F24E40" w14:textId="77777777" w:rsidR="0031698D" w:rsidRDefault="0031698D">
      <w:r>
        <w:separator/>
      </w:r>
    </w:p>
  </w:footnote>
  <w:footnote w:type="continuationSeparator" w:id="0">
    <w:p w14:paraId="5B8E14A9" w14:textId="77777777" w:rsidR="0031698D" w:rsidRDefault="0031698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F04C908" w14:textId="77777777" w:rsidR="003A3902" w:rsidRDefault="003A3902">
    <w:pPr>
      <w:pStyle w:val="a3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displayBackgroundShape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-6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ts02dvzzwx224eawdwp2dt7wev0s5xtp90z&quot;&gt;Hepatocellular Carcinoma&lt;record-ids&gt;&lt;item&gt;2&lt;/item&gt;&lt;item&gt;3&lt;/item&gt;&lt;item&gt;5&lt;/item&gt;&lt;item&gt;8&lt;/item&gt;&lt;item&gt;10&lt;/item&gt;&lt;item&gt;11&lt;/item&gt;&lt;item&gt;14&lt;/item&gt;&lt;item&gt;16&lt;/item&gt;&lt;item&gt;17&lt;/item&gt;&lt;item&gt;22&lt;/item&gt;&lt;item&gt;23&lt;/item&gt;&lt;item&gt;24&lt;/item&gt;&lt;item&gt;25&lt;/item&gt;&lt;item&gt;28&lt;/item&gt;&lt;item&gt;29&lt;/item&gt;&lt;item&gt;30&lt;/item&gt;&lt;item&gt;32&lt;/item&gt;&lt;item&gt;37&lt;/item&gt;&lt;item&gt;39&lt;/item&gt;&lt;item&gt;41&lt;/item&gt;&lt;item&gt;43&lt;/item&gt;&lt;item&gt;45&lt;/item&gt;&lt;item&gt;46&lt;/item&gt;&lt;item&gt;47&lt;/item&gt;&lt;item&gt;48&lt;/item&gt;&lt;item&gt;50&lt;/item&gt;&lt;item&gt;51&lt;/item&gt;&lt;item&gt;54&lt;/item&gt;&lt;item&gt;55&lt;/item&gt;&lt;item&gt;56&lt;/item&gt;&lt;item&gt;58&lt;/item&gt;&lt;item&gt;63&lt;/item&gt;&lt;item&gt;66&lt;/item&gt;&lt;item&gt;67&lt;/item&gt;&lt;item&gt;68&lt;/item&gt;&lt;item&gt;69&lt;/item&gt;&lt;item&gt;70&lt;/item&gt;&lt;item&gt;72&lt;/item&gt;&lt;item&gt;74&lt;/item&gt;&lt;item&gt;75&lt;/item&gt;&lt;item&gt;76&lt;/item&gt;&lt;item&gt;77&lt;/item&gt;&lt;item&gt;78&lt;/item&gt;&lt;item&gt;79&lt;/item&gt;&lt;item&gt;80&lt;/item&gt;&lt;item&gt;82&lt;/item&gt;&lt;item&gt;86&lt;/item&gt;&lt;item&gt;91&lt;/item&gt;&lt;item&gt;97&lt;/item&gt;&lt;item&gt;98&lt;/item&gt;&lt;item&gt;100&lt;/item&gt;&lt;item&gt;118&lt;/item&gt;&lt;item&gt;125&lt;/item&gt;&lt;item&gt;126&lt;/item&gt;&lt;item&gt;127&lt;/item&gt;&lt;item&gt;130&lt;/item&gt;&lt;item&gt;131&lt;/item&gt;&lt;item&gt;132&lt;/item&gt;&lt;item&gt;133&lt;/item&gt;&lt;item&gt;135&lt;/item&gt;&lt;item&gt;136&lt;/item&gt;&lt;item&gt;137&lt;/item&gt;&lt;item&gt;139&lt;/item&gt;&lt;item&gt;140&lt;/item&gt;&lt;item&gt;141&lt;/item&gt;&lt;item&gt;142&lt;/item&gt;&lt;item&gt;143&lt;/item&gt;&lt;item&gt;144&lt;/item&gt;&lt;item&gt;145&lt;/item&gt;&lt;item&gt;150&lt;/item&gt;&lt;item&gt;151&lt;/item&gt;&lt;item&gt;155&lt;/item&gt;&lt;item&gt;156&lt;/item&gt;&lt;item&gt;157&lt;/item&gt;&lt;item&gt;158&lt;/item&gt;&lt;item&gt;159&lt;/item&gt;&lt;item&gt;163&lt;/item&gt;&lt;item&gt;164&lt;/item&gt;&lt;item&gt;165&lt;/item&gt;&lt;item&gt;168&lt;/item&gt;&lt;item&gt;172&lt;/item&gt;&lt;item&gt;175&lt;/item&gt;&lt;item&gt;190&lt;/item&gt;&lt;item&gt;191&lt;/item&gt;&lt;item&gt;202&lt;/item&gt;&lt;item&gt;205&lt;/item&gt;&lt;item&gt;207&lt;/item&gt;&lt;item&gt;216&lt;/item&gt;&lt;item&gt;217&lt;/item&gt;&lt;/record-ids&gt;&lt;/item&gt;&lt;/Libraries&gt;"/>
    <w:docVar w:name="MachineID" w:val="200|203|197|188|201|197|204|189|197|190|199|197|187|202|197|199|189|"/>
    <w:docVar w:name="Username" w:val="Editor"/>
  </w:docVars>
  <w:rsids>
    <w:rsidRoot w:val="007E5D75"/>
    <w:rsid w:val="00010169"/>
    <w:rsid w:val="00011019"/>
    <w:rsid w:val="00011979"/>
    <w:rsid w:val="0001431C"/>
    <w:rsid w:val="00014DD0"/>
    <w:rsid w:val="00023B53"/>
    <w:rsid w:val="00024A46"/>
    <w:rsid w:val="0002515E"/>
    <w:rsid w:val="0002641F"/>
    <w:rsid w:val="00026715"/>
    <w:rsid w:val="000269FF"/>
    <w:rsid w:val="00027592"/>
    <w:rsid w:val="00032D12"/>
    <w:rsid w:val="00035C63"/>
    <w:rsid w:val="000366DC"/>
    <w:rsid w:val="00036B42"/>
    <w:rsid w:val="00037736"/>
    <w:rsid w:val="000403E0"/>
    <w:rsid w:val="00041D73"/>
    <w:rsid w:val="00042D43"/>
    <w:rsid w:val="00042F95"/>
    <w:rsid w:val="00051FB3"/>
    <w:rsid w:val="0005218C"/>
    <w:rsid w:val="00053871"/>
    <w:rsid w:val="00053FEA"/>
    <w:rsid w:val="00054A60"/>
    <w:rsid w:val="00055252"/>
    <w:rsid w:val="0006372B"/>
    <w:rsid w:val="00066130"/>
    <w:rsid w:val="00072922"/>
    <w:rsid w:val="00073EDC"/>
    <w:rsid w:val="000832F6"/>
    <w:rsid w:val="00085CC5"/>
    <w:rsid w:val="000866C8"/>
    <w:rsid w:val="00087791"/>
    <w:rsid w:val="000923F6"/>
    <w:rsid w:val="00095198"/>
    <w:rsid w:val="0009596F"/>
    <w:rsid w:val="00096B62"/>
    <w:rsid w:val="000977E8"/>
    <w:rsid w:val="000979ED"/>
    <w:rsid w:val="000A1E99"/>
    <w:rsid w:val="000A2559"/>
    <w:rsid w:val="000A5239"/>
    <w:rsid w:val="000A631D"/>
    <w:rsid w:val="000A7167"/>
    <w:rsid w:val="000B0812"/>
    <w:rsid w:val="000B0857"/>
    <w:rsid w:val="000B0911"/>
    <w:rsid w:val="000B0BF1"/>
    <w:rsid w:val="000B19F8"/>
    <w:rsid w:val="000B1F62"/>
    <w:rsid w:val="000B3136"/>
    <w:rsid w:val="000B4FB2"/>
    <w:rsid w:val="000B7DC9"/>
    <w:rsid w:val="000C2BD1"/>
    <w:rsid w:val="000C49E2"/>
    <w:rsid w:val="000C58A6"/>
    <w:rsid w:val="000C74E9"/>
    <w:rsid w:val="000D0801"/>
    <w:rsid w:val="000D0901"/>
    <w:rsid w:val="000D0BCD"/>
    <w:rsid w:val="000D3AB7"/>
    <w:rsid w:val="000D429C"/>
    <w:rsid w:val="000D78C1"/>
    <w:rsid w:val="000E0C4A"/>
    <w:rsid w:val="000E355C"/>
    <w:rsid w:val="000E54F8"/>
    <w:rsid w:val="000E5EC5"/>
    <w:rsid w:val="000F0EEF"/>
    <w:rsid w:val="000F2808"/>
    <w:rsid w:val="000F41B0"/>
    <w:rsid w:val="000F443B"/>
    <w:rsid w:val="000F5C49"/>
    <w:rsid w:val="000F61FD"/>
    <w:rsid w:val="001003AC"/>
    <w:rsid w:val="001054D6"/>
    <w:rsid w:val="00105DEF"/>
    <w:rsid w:val="00111BA0"/>
    <w:rsid w:val="00113ECF"/>
    <w:rsid w:val="00121264"/>
    <w:rsid w:val="00124197"/>
    <w:rsid w:val="00127320"/>
    <w:rsid w:val="00130355"/>
    <w:rsid w:val="00131ED3"/>
    <w:rsid w:val="0013223B"/>
    <w:rsid w:val="001335EC"/>
    <w:rsid w:val="00134F7F"/>
    <w:rsid w:val="00141390"/>
    <w:rsid w:val="001423D8"/>
    <w:rsid w:val="001435F5"/>
    <w:rsid w:val="0014479F"/>
    <w:rsid w:val="00154D6C"/>
    <w:rsid w:val="00156C30"/>
    <w:rsid w:val="00160444"/>
    <w:rsid w:val="0016049C"/>
    <w:rsid w:val="00161097"/>
    <w:rsid w:val="00162053"/>
    <w:rsid w:val="00164A2B"/>
    <w:rsid w:val="0016546D"/>
    <w:rsid w:val="0016565D"/>
    <w:rsid w:val="00167D41"/>
    <w:rsid w:val="0017222A"/>
    <w:rsid w:val="00172D90"/>
    <w:rsid w:val="00172F5D"/>
    <w:rsid w:val="00175C95"/>
    <w:rsid w:val="00177B30"/>
    <w:rsid w:val="001822A8"/>
    <w:rsid w:val="00182E9E"/>
    <w:rsid w:val="00184CF4"/>
    <w:rsid w:val="001873FA"/>
    <w:rsid w:val="00193198"/>
    <w:rsid w:val="00194378"/>
    <w:rsid w:val="00194C22"/>
    <w:rsid w:val="0019724A"/>
    <w:rsid w:val="001974DE"/>
    <w:rsid w:val="001A165C"/>
    <w:rsid w:val="001A32EF"/>
    <w:rsid w:val="001B11E6"/>
    <w:rsid w:val="001B5158"/>
    <w:rsid w:val="001B6126"/>
    <w:rsid w:val="001C40C7"/>
    <w:rsid w:val="001C52BA"/>
    <w:rsid w:val="001C7E54"/>
    <w:rsid w:val="001D0AAF"/>
    <w:rsid w:val="001D157D"/>
    <w:rsid w:val="001D50ED"/>
    <w:rsid w:val="001D53AC"/>
    <w:rsid w:val="001D53C4"/>
    <w:rsid w:val="001D5AF5"/>
    <w:rsid w:val="001D5F71"/>
    <w:rsid w:val="001E01F8"/>
    <w:rsid w:val="001E03FB"/>
    <w:rsid w:val="001E0890"/>
    <w:rsid w:val="001E10DC"/>
    <w:rsid w:val="001E4472"/>
    <w:rsid w:val="001E4A73"/>
    <w:rsid w:val="001E7B08"/>
    <w:rsid w:val="001F1A3F"/>
    <w:rsid w:val="001F402F"/>
    <w:rsid w:val="001F4E5E"/>
    <w:rsid w:val="001F5143"/>
    <w:rsid w:val="001F7A5D"/>
    <w:rsid w:val="0020136E"/>
    <w:rsid w:val="002013CC"/>
    <w:rsid w:val="00201936"/>
    <w:rsid w:val="00202E6E"/>
    <w:rsid w:val="00203592"/>
    <w:rsid w:val="00203A0B"/>
    <w:rsid w:val="002047B6"/>
    <w:rsid w:val="00205B3C"/>
    <w:rsid w:val="0020728A"/>
    <w:rsid w:val="00210F24"/>
    <w:rsid w:val="002122EB"/>
    <w:rsid w:val="00215A99"/>
    <w:rsid w:val="0021621F"/>
    <w:rsid w:val="00217F2C"/>
    <w:rsid w:val="002208DF"/>
    <w:rsid w:val="0022536B"/>
    <w:rsid w:val="00227C6C"/>
    <w:rsid w:val="00231310"/>
    <w:rsid w:val="002342CB"/>
    <w:rsid w:val="002342CE"/>
    <w:rsid w:val="00236839"/>
    <w:rsid w:val="00242877"/>
    <w:rsid w:val="00243C2D"/>
    <w:rsid w:val="002514D0"/>
    <w:rsid w:val="0025229B"/>
    <w:rsid w:val="00257840"/>
    <w:rsid w:val="00257A6E"/>
    <w:rsid w:val="0026161F"/>
    <w:rsid w:val="0026199E"/>
    <w:rsid w:val="00263571"/>
    <w:rsid w:val="0026367D"/>
    <w:rsid w:val="00265768"/>
    <w:rsid w:val="002672ED"/>
    <w:rsid w:val="00267CEA"/>
    <w:rsid w:val="002719D3"/>
    <w:rsid w:val="00272C7B"/>
    <w:rsid w:val="00274EA6"/>
    <w:rsid w:val="00275083"/>
    <w:rsid w:val="0027666C"/>
    <w:rsid w:val="00276F84"/>
    <w:rsid w:val="0027751F"/>
    <w:rsid w:val="002804E0"/>
    <w:rsid w:val="00284D33"/>
    <w:rsid w:val="00285A7B"/>
    <w:rsid w:val="0028798A"/>
    <w:rsid w:val="00293D89"/>
    <w:rsid w:val="00294AE0"/>
    <w:rsid w:val="0029682B"/>
    <w:rsid w:val="002968F6"/>
    <w:rsid w:val="00296DB6"/>
    <w:rsid w:val="0029719C"/>
    <w:rsid w:val="002A167E"/>
    <w:rsid w:val="002A23E4"/>
    <w:rsid w:val="002A3C6C"/>
    <w:rsid w:val="002A4EF9"/>
    <w:rsid w:val="002A6101"/>
    <w:rsid w:val="002B0BB9"/>
    <w:rsid w:val="002B2344"/>
    <w:rsid w:val="002B23BA"/>
    <w:rsid w:val="002B24BE"/>
    <w:rsid w:val="002B43F3"/>
    <w:rsid w:val="002B62D4"/>
    <w:rsid w:val="002C1886"/>
    <w:rsid w:val="002C63AB"/>
    <w:rsid w:val="002D2C49"/>
    <w:rsid w:val="002D3889"/>
    <w:rsid w:val="002E361B"/>
    <w:rsid w:val="002E5A1A"/>
    <w:rsid w:val="002E7126"/>
    <w:rsid w:val="002E77F5"/>
    <w:rsid w:val="002F0346"/>
    <w:rsid w:val="002F2394"/>
    <w:rsid w:val="002F2B35"/>
    <w:rsid w:val="002F3208"/>
    <w:rsid w:val="002F4B64"/>
    <w:rsid w:val="002F6D71"/>
    <w:rsid w:val="00301C06"/>
    <w:rsid w:val="00302551"/>
    <w:rsid w:val="00315742"/>
    <w:rsid w:val="00315FC0"/>
    <w:rsid w:val="0031698D"/>
    <w:rsid w:val="003204BC"/>
    <w:rsid w:val="003209B3"/>
    <w:rsid w:val="003220B4"/>
    <w:rsid w:val="00325B1F"/>
    <w:rsid w:val="003266AD"/>
    <w:rsid w:val="00331EAF"/>
    <w:rsid w:val="00335BBA"/>
    <w:rsid w:val="00341255"/>
    <w:rsid w:val="003412A6"/>
    <w:rsid w:val="00343521"/>
    <w:rsid w:val="003457C7"/>
    <w:rsid w:val="00345992"/>
    <w:rsid w:val="003461B8"/>
    <w:rsid w:val="0034642A"/>
    <w:rsid w:val="0035019D"/>
    <w:rsid w:val="00350A99"/>
    <w:rsid w:val="00350CFF"/>
    <w:rsid w:val="00351DE0"/>
    <w:rsid w:val="003537C8"/>
    <w:rsid w:val="00353927"/>
    <w:rsid w:val="003601C9"/>
    <w:rsid w:val="00361586"/>
    <w:rsid w:val="00362913"/>
    <w:rsid w:val="00363A46"/>
    <w:rsid w:val="003653F0"/>
    <w:rsid w:val="003709CE"/>
    <w:rsid w:val="00372720"/>
    <w:rsid w:val="003732B9"/>
    <w:rsid w:val="00373A1B"/>
    <w:rsid w:val="003742B4"/>
    <w:rsid w:val="003756D1"/>
    <w:rsid w:val="0037736D"/>
    <w:rsid w:val="003775D7"/>
    <w:rsid w:val="00382035"/>
    <w:rsid w:val="003824B7"/>
    <w:rsid w:val="00382CB2"/>
    <w:rsid w:val="00383014"/>
    <w:rsid w:val="00383E6B"/>
    <w:rsid w:val="0038586A"/>
    <w:rsid w:val="00386E70"/>
    <w:rsid w:val="00390B3F"/>
    <w:rsid w:val="00391FFE"/>
    <w:rsid w:val="0039321B"/>
    <w:rsid w:val="00393EF0"/>
    <w:rsid w:val="0039403D"/>
    <w:rsid w:val="00394E25"/>
    <w:rsid w:val="003A03A8"/>
    <w:rsid w:val="003A3902"/>
    <w:rsid w:val="003A6F40"/>
    <w:rsid w:val="003B2EE8"/>
    <w:rsid w:val="003B3F33"/>
    <w:rsid w:val="003C0EA8"/>
    <w:rsid w:val="003C2D28"/>
    <w:rsid w:val="003C46FC"/>
    <w:rsid w:val="003C4949"/>
    <w:rsid w:val="003C79BD"/>
    <w:rsid w:val="003D0576"/>
    <w:rsid w:val="003D1896"/>
    <w:rsid w:val="003D337C"/>
    <w:rsid w:val="003D75C3"/>
    <w:rsid w:val="003E051A"/>
    <w:rsid w:val="003E1DEA"/>
    <w:rsid w:val="003E28BC"/>
    <w:rsid w:val="003E4797"/>
    <w:rsid w:val="003F0199"/>
    <w:rsid w:val="003F0876"/>
    <w:rsid w:val="003F20BB"/>
    <w:rsid w:val="003F603E"/>
    <w:rsid w:val="003F6982"/>
    <w:rsid w:val="00401AB8"/>
    <w:rsid w:val="00411D4D"/>
    <w:rsid w:val="004159B1"/>
    <w:rsid w:val="00415E75"/>
    <w:rsid w:val="00416302"/>
    <w:rsid w:val="004207AA"/>
    <w:rsid w:val="004219E1"/>
    <w:rsid w:val="0042204E"/>
    <w:rsid w:val="00425D44"/>
    <w:rsid w:val="00426250"/>
    <w:rsid w:val="00426D13"/>
    <w:rsid w:val="00426D4E"/>
    <w:rsid w:val="004274DB"/>
    <w:rsid w:val="00430411"/>
    <w:rsid w:val="004305DF"/>
    <w:rsid w:val="00431468"/>
    <w:rsid w:val="004316AB"/>
    <w:rsid w:val="00434C46"/>
    <w:rsid w:val="004355BB"/>
    <w:rsid w:val="00436B98"/>
    <w:rsid w:val="0044145D"/>
    <w:rsid w:val="0044484D"/>
    <w:rsid w:val="004452D6"/>
    <w:rsid w:val="00445CA9"/>
    <w:rsid w:val="004467A0"/>
    <w:rsid w:val="004468C4"/>
    <w:rsid w:val="004469C2"/>
    <w:rsid w:val="00447BC3"/>
    <w:rsid w:val="00447CFA"/>
    <w:rsid w:val="00450739"/>
    <w:rsid w:val="00450A57"/>
    <w:rsid w:val="0045282E"/>
    <w:rsid w:val="00453480"/>
    <w:rsid w:val="004606C6"/>
    <w:rsid w:val="00461C65"/>
    <w:rsid w:val="0046617F"/>
    <w:rsid w:val="00466887"/>
    <w:rsid w:val="00466CB3"/>
    <w:rsid w:val="00472A02"/>
    <w:rsid w:val="00475A08"/>
    <w:rsid w:val="00476048"/>
    <w:rsid w:val="00477871"/>
    <w:rsid w:val="00477990"/>
    <w:rsid w:val="0048084B"/>
    <w:rsid w:val="0048130B"/>
    <w:rsid w:val="0048258E"/>
    <w:rsid w:val="00483A5B"/>
    <w:rsid w:val="00490354"/>
    <w:rsid w:val="004919F0"/>
    <w:rsid w:val="0049319D"/>
    <w:rsid w:val="00493B22"/>
    <w:rsid w:val="004A0871"/>
    <w:rsid w:val="004A13C0"/>
    <w:rsid w:val="004A2B05"/>
    <w:rsid w:val="004A457D"/>
    <w:rsid w:val="004A5474"/>
    <w:rsid w:val="004A5734"/>
    <w:rsid w:val="004A5EAA"/>
    <w:rsid w:val="004A6B52"/>
    <w:rsid w:val="004B0125"/>
    <w:rsid w:val="004B056A"/>
    <w:rsid w:val="004B1BDB"/>
    <w:rsid w:val="004B229E"/>
    <w:rsid w:val="004B5708"/>
    <w:rsid w:val="004B5BC2"/>
    <w:rsid w:val="004C1D4D"/>
    <w:rsid w:val="004C20EC"/>
    <w:rsid w:val="004C6F4B"/>
    <w:rsid w:val="004D5834"/>
    <w:rsid w:val="004D67DD"/>
    <w:rsid w:val="004D6EB1"/>
    <w:rsid w:val="004D74CE"/>
    <w:rsid w:val="004E24CB"/>
    <w:rsid w:val="004E3337"/>
    <w:rsid w:val="004E3478"/>
    <w:rsid w:val="004E3C82"/>
    <w:rsid w:val="004E5DF8"/>
    <w:rsid w:val="004E5FD0"/>
    <w:rsid w:val="004E6513"/>
    <w:rsid w:val="004E7C73"/>
    <w:rsid w:val="004E7FA4"/>
    <w:rsid w:val="004F03B9"/>
    <w:rsid w:val="004F18EB"/>
    <w:rsid w:val="004F36A9"/>
    <w:rsid w:val="004F46B7"/>
    <w:rsid w:val="005042F8"/>
    <w:rsid w:val="00504FE8"/>
    <w:rsid w:val="005058BA"/>
    <w:rsid w:val="00507A68"/>
    <w:rsid w:val="005126AC"/>
    <w:rsid w:val="00512AFE"/>
    <w:rsid w:val="00514CF5"/>
    <w:rsid w:val="0051710B"/>
    <w:rsid w:val="00517E5A"/>
    <w:rsid w:val="00517F29"/>
    <w:rsid w:val="005201AE"/>
    <w:rsid w:val="00520B2A"/>
    <w:rsid w:val="00521B3E"/>
    <w:rsid w:val="005228C8"/>
    <w:rsid w:val="00524201"/>
    <w:rsid w:val="0052506E"/>
    <w:rsid w:val="00526C85"/>
    <w:rsid w:val="00527AFF"/>
    <w:rsid w:val="00530714"/>
    <w:rsid w:val="00531A94"/>
    <w:rsid w:val="00531C54"/>
    <w:rsid w:val="00531FEB"/>
    <w:rsid w:val="00533E06"/>
    <w:rsid w:val="005345E7"/>
    <w:rsid w:val="00534C43"/>
    <w:rsid w:val="00537461"/>
    <w:rsid w:val="00543582"/>
    <w:rsid w:val="0055133C"/>
    <w:rsid w:val="005520B6"/>
    <w:rsid w:val="00552C10"/>
    <w:rsid w:val="00553DFD"/>
    <w:rsid w:val="00553EA0"/>
    <w:rsid w:val="00556589"/>
    <w:rsid w:val="00560A80"/>
    <w:rsid w:val="00561462"/>
    <w:rsid w:val="005660CA"/>
    <w:rsid w:val="00566165"/>
    <w:rsid w:val="0056633C"/>
    <w:rsid w:val="005717E0"/>
    <w:rsid w:val="00571E44"/>
    <w:rsid w:val="00572AD8"/>
    <w:rsid w:val="00573AB0"/>
    <w:rsid w:val="00577163"/>
    <w:rsid w:val="00580897"/>
    <w:rsid w:val="005811D6"/>
    <w:rsid w:val="00581D3E"/>
    <w:rsid w:val="00582219"/>
    <w:rsid w:val="00585FC4"/>
    <w:rsid w:val="00586028"/>
    <w:rsid w:val="005861BF"/>
    <w:rsid w:val="00586926"/>
    <w:rsid w:val="00593422"/>
    <w:rsid w:val="00594DBE"/>
    <w:rsid w:val="00596F2E"/>
    <w:rsid w:val="00597F7A"/>
    <w:rsid w:val="005A0EA4"/>
    <w:rsid w:val="005A1E71"/>
    <w:rsid w:val="005A2A98"/>
    <w:rsid w:val="005A31FE"/>
    <w:rsid w:val="005A43BB"/>
    <w:rsid w:val="005A663A"/>
    <w:rsid w:val="005B102B"/>
    <w:rsid w:val="005B2631"/>
    <w:rsid w:val="005B3D08"/>
    <w:rsid w:val="005B44D4"/>
    <w:rsid w:val="005B4B88"/>
    <w:rsid w:val="005B6CE6"/>
    <w:rsid w:val="005C1909"/>
    <w:rsid w:val="005C2F7C"/>
    <w:rsid w:val="005C391A"/>
    <w:rsid w:val="005C63E2"/>
    <w:rsid w:val="005D2138"/>
    <w:rsid w:val="005D519B"/>
    <w:rsid w:val="005E0870"/>
    <w:rsid w:val="005E25BD"/>
    <w:rsid w:val="005E3197"/>
    <w:rsid w:val="005E3880"/>
    <w:rsid w:val="005E4E05"/>
    <w:rsid w:val="005E7175"/>
    <w:rsid w:val="005F122E"/>
    <w:rsid w:val="005F3545"/>
    <w:rsid w:val="005F3C5A"/>
    <w:rsid w:val="005F6F56"/>
    <w:rsid w:val="00603AAE"/>
    <w:rsid w:val="0060480C"/>
    <w:rsid w:val="00606401"/>
    <w:rsid w:val="00606FEC"/>
    <w:rsid w:val="006114D0"/>
    <w:rsid w:val="00612DF7"/>
    <w:rsid w:val="006148F0"/>
    <w:rsid w:val="00615351"/>
    <w:rsid w:val="006156DD"/>
    <w:rsid w:val="00616328"/>
    <w:rsid w:val="006248CA"/>
    <w:rsid w:val="00630D5B"/>
    <w:rsid w:val="00631879"/>
    <w:rsid w:val="00633972"/>
    <w:rsid w:val="0063513E"/>
    <w:rsid w:val="00635895"/>
    <w:rsid w:val="00636556"/>
    <w:rsid w:val="00636890"/>
    <w:rsid w:val="00637C5D"/>
    <w:rsid w:val="006413A5"/>
    <w:rsid w:val="006414E7"/>
    <w:rsid w:val="006439D5"/>
    <w:rsid w:val="006459D9"/>
    <w:rsid w:val="00652F9F"/>
    <w:rsid w:val="00656205"/>
    <w:rsid w:val="00656F9F"/>
    <w:rsid w:val="00660AE6"/>
    <w:rsid w:val="00661D70"/>
    <w:rsid w:val="00662566"/>
    <w:rsid w:val="006645CB"/>
    <w:rsid w:val="00665AD6"/>
    <w:rsid w:val="00665D9F"/>
    <w:rsid w:val="00666C67"/>
    <w:rsid w:val="00667884"/>
    <w:rsid w:val="0067150E"/>
    <w:rsid w:val="006749C3"/>
    <w:rsid w:val="00674C13"/>
    <w:rsid w:val="00675393"/>
    <w:rsid w:val="006758AE"/>
    <w:rsid w:val="00675A8D"/>
    <w:rsid w:val="00680DA7"/>
    <w:rsid w:val="00683335"/>
    <w:rsid w:val="006841FA"/>
    <w:rsid w:val="00684419"/>
    <w:rsid w:val="0069001F"/>
    <w:rsid w:val="0069139B"/>
    <w:rsid w:val="0069577D"/>
    <w:rsid w:val="00695E82"/>
    <w:rsid w:val="0069756F"/>
    <w:rsid w:val="006A1C99"/>
    <w:rsid w:val="006A3D58"/>
    <w:rsid w:val="006A4101"/>
    <w:rsid w:val="006A4E43"/>
    <w:rsid w:val="006A703E"/>
    <w:rsid w:val="006B26C8"/>
    <w:rsid w:val="006B2BF2"/>
    <w:rsid w:val="006B467F"/>
    <w:rsid w:val="006B5736"/>
    <w:rsid w:val="006B69FC"/>
    <w:rsid w:val="006C0227"/>
    <w:rsid w:val="006C38AB"/>
    <w:rsid w:val="006C4048"/>
    <w:rsid w:val="006C72F8"/>
    <w:rsid w:val="006D0026"/>
    <w:rsid w:val="006D5C6B"/>
    <w:rsid w:val="006D79B5"/>
    <w:rsid w:val="006E18C2"/>
    <w:rsid w:val="006E25EF"/>
    <w:rsid w:val="006E3112"/>
    <w:rsid w:val="006E41EE"/>
    <w:rsid w:val="006E4F7B"/>
    <w:rsid w:val="006E68D6"/>
    <w:rsid w:val="006E7DA1"/>
    <w:rsid w:val="006F0065"/>
    <w:rsid w:val="006F3D83"/>
    <w:rsid w:val="006F4217"/>
    <w:rsid w:val="006F564F"/>
    <w:rsid w:val="006F5C4A"/>
    <w:rsid w:val="006F71FA"/>
    <w:rsid w:val="00700134"/>
    <w:rsid w:val="00701634"/>
    <w:rsid w:val="00701842"/>
    <w:rsid w:val="0070198A"/>
    <w:rsid w:val="00702EDF"/>
    <w:rsid w:val="00702EFA"/>
    <w:rsid w:val="00703BA5"/>
    <w:rsid w:val="007047A3"/>
    <w:rsid w:val="0070561B"/>
    <w:rsid w:val="0070710A"/>
    <w:rsid w:val="007074AD"/>
    <w:rsid w:val="00711A8F"/>
    <w:rsid w:val="00711FE7"/>
    <w:rsid w:val="007148FA"/>
    <w:rsid w:val="00714FF5"/>
    <w:rsid w:val="00716485"/>
    <w:rsid w:val="00721FB1"/>
    <w:rsid w:val="00723DAC"/>
    <w:rsid w:val="00725DD4"/>
    <w:rsid w:val="00726503"/>
    <w:rsid w:val="0072788E"/>
    <w:rsid w:val="007306D9"/>
    <w:rsid w:val="00733960"/>
    <w:rsid w:val="00733F30"/>
    <w:rsid w:val="007341C6"/>
    <w:rsid w:val="00734B7D"/>
    <w:rsid w:val="007356A8"/>
    <w:rsid w:val="00737B9C"/>
    <w:rsid w:val="0074043B"/>
    <w:rsid w:val="007433A7"/>
    <w:rsid w:val="00744975"/>
    <w:rsid w:val="00747810"/>
    <w:rsid w:val="0075194E"/>
    <w:rsid w:val="00761A21"/>
    <w:rsid w:val="007621FC"/>
    <w:rsid w:val="007633A6"/>
    <w:rsid w:val="00764447"/>
    <w:rsid w:val="00764ED6"/>
    <w:rsid w:val="00766570"/>
    <w:rsid w:val="00766DD3"/>
    <w:rsid w:val="00766F68"/>
    <w:rsid w:val="00767645"/>
    <w:rsid w:val="007733B6"/>
    <w:rsid w:val="007735BD"/>
    <w:rsid w:val="00776D93"/>
    <w:rsid w:val="00780C92"/>
    <w:rsid w:val="00781CAB"/>
    <w:rsid w:val="00782917"/>
    <w:rsid w:val="00784118"/>
    <w:rsid w:val="00784364"/>
    <w:rsid w:val="00784BBF"/>
    <w:rsid w:val="00784C40"/>
    <w:rsid w:val="00786614"/>
    <w:rsid w:val="007874E0"/>
    <w:rsid w:val="00791767"/>
    <w:rsid w:val="007A235F"/>
    <w:rsid w:val="007A25E3"/>
    <w:rsid w:val="007A2808"/>
    <w:rsid w:val="007A423E"/>
    <w:rsid w:val="007A4FB4"/>
    <w:rsid w:val="007B3CF6"/>
    <w:rsid w:val="007B4A27"/>
    <w:rsid w:val="007B4FCE"/>
    <w:rsid w:val="007B63C0"/>
    <w:rsid w:val="007B6A64"/>
    <w:rsid w:val="007B6C3D"/>
    <w:rsid w:val="007C0C07"/>
    <w:rsid w:val="007C5A28"/>
    <w:rsid w:val="007C63F8"/>
    <w:rsid w:val="007C7F86"/>
    <w:rsid w:val="007D2860"/>
    <w:rsid w:val="007D30FF"/>
    <w:rsid w:val="007D480D"/>
    <w:rsid w:val="007E2923"/>
    <w:rsid w:val="007E320D"/>
    <w:rsid w:val="007E3F34"/>
    <w:rsid w:val="007E59D4"/>
    <w:rsid w:val="007E5D75"/>
    <w:rsid w:val="007E72F5"/>
    <w:rsid w:val="007F1EFA"/>
    <w:rsid w:val="007F3271"/>
    <w:rsid w:val="007F32C5"/>
    <w:rsid w:val="007F52BD"/>
    <w:rsid w:val="00804E50"/>
    <w:rsid w:val="00807B69"/>
    <w:rsid w:val="008157F3"/>
    <w:rsid w:val="0082138B"/>
    <w:rsid w:val="008215AB"/>
    <w:rsid w:val="00825E05"/>
    <w:rsid w:val="00830B31"/>
    <w:rsid w:val="008354AA"/>
    <w:rsid w:val="00835BC4"/>
    <w:rsid w:val="00836914"/>
    <w:rsid w:val="008418EF"/>
    <w:rsid w:val="00841BB9"/>
    <w:rsid w:val="00842EE9"/>
    <w:rsid w:val="00845304"/>
    <w:rsid w:val="00846BC3"/>
    <w:rsid w:val="00851129"/>
    <w:rsid w:val="00851BCC"/>
    <w:rsid w:val="00853403"/>
    <w:rsid w:val="00855CF2"/>
    <w:rsid w:val="0085614F"/>
    <w:rsid w:val="00856B62"/>
    <w:rsid w:val="00857A29"/>
    <w:rsid w:val="00860402"/>
    <w:rsid w:val="0086498C"/>
    <w:rsid w:val="0086787B"/>
    <w:rsid w:val="00867DBC"/>
    <w:rsid w:val="00872042"/>
    <w:rsid w:val="008733F3"/>
    <w:rsid w:val="008747E9"/>
    <w:rsid w:val="0087767F"/>
    <w:rsid w:val="00877F4B"/>
    <w:rsid w:val="0088055F"/>
    <w:rsid w:val="008812D3"/>
    <w:rsid w:val="008816D5"/>
    <w:rsid w:val="00881E86"/>
    <w:rsid w:val="00884296"/>
    <w:rsid w:val="008853A5"/>
    <w:rsid w:val="008868DD"/>
    <w:rsid w:val="00890135"/>
    <w:rsid w:val="0089053B"/>
    <w:rsid w:val="0089214F"/>
    <w:rsid w:val="00893126"/>
    <w:rsid w:val="00893EF8"/>
    <w:rsid w:val="008966C9"/>
    <w:rsid w:val="008A0A94"/>
    <w:rsid w:val="008A413B"/>
    <w:rsid w:val="008A563F"/>
    <w:rsid w:val="008A5F90"/>
    <w:rsid w:val="008A64D9"/>
    <w:rsid w:val="008B0288"/>
    <w:rsid w:val="008B09ED"/>
    <w:rsid w:val="008B1A8C"/>
    <w:rsid w:val="008B1C13"/>
    <w:rsid w:val="008B2CD0"/>
    <w:rsid w:val="008B3254"/>
    <w:rsid w:val="008B3D09"/>
    <w:rsid w:val="008B441B"/>
    <w:rsid w:val="008B5026"/>
    <w:rsid w:val="008B62F5"/>
    <w:rsid w:val="008B6879"/>
    <w:rsid w:val="008B7F17"/>
    <w:rsid w:val="008C21AA"/>
    <w:rsid w:val="008C4127"/>
    <w:rsid w:val="008C4663"/>
    <w:rsid w:val="008C4813"/>
    <w:rsid w:val="008C5CCA"/>
    <w:rsid w:val="008C5D4E"/>
    <w:rsid w:val="008C5F6B"/>
    <w:rsid w:val="008C7B04"/>
    <w:rsid w:val="008C7B9B"/>
    <w:rsid w:val="008D0166"/>
    <w:rsid w:val="008D0925"/>
    <w:rsid w:val="008D21B2"/>
    <w:rsid w:val="008D71FD"/>
    <w:rsid w:val="008D795B"/>
    <w:rsid w:val="008E1045"/>
    <w:rsid w:val="008F01C4"/>
    <w:rsid w:val="008F05AE"/>
    <w:rsid w:val="008F559E"/>
    <w:rsid w:val="008F5EB5"/>
    <w:rsid w:val="00904BBA"/>
    <w:rsid w:val="00905079"/>
    <w:rsid w:val="009060F4"/>
    <w:rsid w:val="00910BBB"/>
    <w:rsid w:val="0091275B"/>
    <w:rsid w:val="00913E2F"/>
    <w:rsid w:val="009149B8"/>
    <w:rsid w:val="0091627E"/>
    <w:rsid w:val="00923475"/>
    <w:rsid w:val="0092386E"/>
    <w:rsid w:val="00924A4A"/>
    <w:rsid w:val="00925E54"/>
    <w:rsid w:val="00925F33"/>
    <w:rsid w:val="00925FA5"/>
    <w:rsid w:val="00930D4F"/>
    <w:rsid w:val="00931DB9"/>
    <w:rsid w:val="0093443C"/>
    <w:rsid w:val="00936329"/>
    <w:rsid w:val="009366F4"/>
    <w:rsid w:val="00936FF0"/>
    <w:rsid w:val="00940F54"/>
    <w:rsid w:val="0094137A"/>
    <w:rsid w:val="009413D3"/>
    <w:rsid w:val="0094198E"/>
    <w:rsid w:val="00942461"/>
    <w:rsid w:val="00942EF3"/>
    <w:rsid w:val="00943975"/>
    <w:rsid w:val="00944757"/>
    <w:rsid w:val="00946A06"/>
    <w:rsid w:val="009559D2"/>
    <w:rsid w:val="00964D3A"/>
    <w:rsid w:val="00970709"/>
    <w:rsid w:val="00972D80"/>
    <w:rsid w:val="00975999"/>
    <w:rsid w:val="00975DCB"/>
    <w:rsid w:val="00975FAB"/>
    <w:rsid w:val="00977500"/>
    <w:rsid w:val="009779DB"/>
    <w:rsid w:val="009807A9"/>
    <w:rsid w:val="00984AFC"/>
    <w:rsid w:val="0099103B"/>
    <w:rsid w:val="009929A7"/>
    <w:rsid w:val="00994A6C"/>
    <w:rsid w:val="00995DE1"/>
    <w:rsid w:val="00995DE9"/>
    <w:rsid w:val="0099717E"/>
    <w:rsid w:val="00997562"/>
    <w:rsid w:val="009A0701"/>
    <w:rsid w:val="009A1C4D"/>
    <w:rsid w:val="009A4748"/>
    <w:rsid w:val="009A5EB9"/>
    <w:rsid w:val="009A669A"/>
    <w:rsid w:val="009B2FE1"/>
    <w:rsid w:val="009B3A43"/>
    <w:rsid w:val="009B756F"/>
    <w:rsid w:val="009B798B"/>
    <w:rsid w:val="009C0B85"/>
    <w:rsid w:val="009C18DC"/>
    <w:rsid w:val="009C42D1"/>
    <w:rsid w:val="009C4E20"/>
    <w:rsid w:val="009C56DC"/>
    <w:rsid w:val="009C688A"/>
    <w:rsid w:val="009D0853"/>
    <w:rsid w:val="009D2C86"/>
    <w:rsid w:val="009D4164"/>
    <w:rsid w:val="009E07F8"/>
    <w:rsid w:val="009E3F99"/>
    <w:rsid w:val="009E699A"/>
    <w:rsid w:val="009E6BC0"/>
    <w:rsid w:val="009F3EF7"/>
    <w:rsid w:val="009F4111"/>
    <w:rsid w:val="009F4709"/>
    <w:rsid w:val="00A00AE8"/>
    <w:rsid w:val="00A029C5"/>
    <w:rsid w:val="00A035EB"/>
    <w:rsid w:val="00A04398"/>
    <w:rsid w:val="00A0451D"/>
    <w:rsid w:val="00A11BEB"/>
    <w:rsid w:val="00A12C20"/>
    <w:rsid w:val="00A139CD"/>
    <w:rsid w:val="00A14357"/>
    <w:rsid w:val="00A164DB"/>
    <w:rsid w:val="00A1693C"/>
    <w:rsid w:val="00A16CFB"/>
    <w:rsid w:val="00A213EC"/>
    <w:rsid w:val="00A23906"/>
    <w:rsid w:val="00A32EC9"/>
    <w:rsid w:val="00A3397B"/>
    <w:rsid w:val="00A33E0C"/>
    <w:rsid w:val="00A3539F"/>
    <w:rsid w:val="00A36741"/>
    <w:rsid w:val="00A370CD"/>
    <w:rsid w:val="00A37A6B"/>
    <w:rsid w:val="00A400EB"/>
    <w:rsid w:val="00A407DC"/>
    <w:rsid w:val="00A4166F"/>
    <w:rsid w:val="00A42E86"/>
    <w:rsid w:val="00A43030"/>
    <w:rsid w:val="00A437AE"/>
    <w:rsid w:val="00A43DC4"/>
    <w:rsid w:val="00A4540E"/>
    <w:rsid w:val="00A45C9B"/>
    <w:rsid w:val="00A4639B"/>
    <w:rsid w:val="00A46F40"/>
    <w:rsid w:val="00A47422"/>
    <w:rsid w:val="00A51EB7"/>
    <w:rsid w:val="00A539BD"/>
    <w:rsid w:val="00A60644"/>
    <w:rsid w:val="00A60AB2"/>
    <w:rsid w:val="00A60F77"/>
    <w:rsid w:val="00A61BB7"/>
    <w:rsid w:val="00A66A81"/>
    <w:rsid w:val="00A7795F"/>
    <w:rsid w:val="00A80B45"/>
    <w:rsid w:val="00A80E9B"/>
    <w:rsid w:val="00A81BD2"/>
    <w:rsid w:val="00A82E8E"/>
    <w:rsid w:val="00A83F95"/>
    <w:rsid w:val="00A878E6"/>
    <w:rsid w:val="00A9127F"/>
    <w:rsid w:val="00A9199F"/>
    <w:rsid w:val="00AA32FC"/>
    <w:rsid w:val="00AA4020"/>
    <w:rsid w:val="00AA5F1F"/>
    <w:rsid w:val="00AB1996"/>
    <w:rsid w:val="00AB4F75"/>
    <w:rsid w:val="00AB5E85"/>
    <w:rsid w:val="00AB6965"/>
    <w:rsid w:val="00AC13FB"/>
    <w:rsid w:val="00AC162F"/>
    <w:rsid w:val="00AC1E3E"/>
    <w:rsid w:val="00AC2ABD"/>
    <w:rsid w:val="00AC7BFA"/>
    <w:rsid w:val="00AD204B"/>
    <w:rsid w:val="00AD2777"/>
    <w:rsid w:val="00AD5046"/>
    <w:rsid w:val="00AE0135"/>
    <w:rsid w:val="00AE2959"/>
    <w:rsid w:val="00AE347B"/>
    <w:rsid w:val="00AE42F2"/>
    <w:rsid w:val="00AE51AA"/>
    <w:rsid w:val="00AF102D"/>
    <w:rsid w:val="00AF1A19"/>
    <w:rsid w:val="00AF4202"/>
    <w:rsid w:val="00AF58C3"/>
    <w:rsid w:val="00AF65CB"/>
    <w:rsid w:val="00B009AC"/>
    <w:rsid w:val="00B02E70"/>
    <w:rsid w:val="00B03AC0"/>
    <w:rsid w:val="00B03FE2"/>
    <w:rsid w:val="00B04E1F"/>
    <w:rsid w:val="00B05EC5"/>
    <w:rsid w:val="00B0683B"/>
    <w:rsid w:val="00B076D9"/>
    <w:rsid w:val="00B10751"/>
    <w:rsid w:val="00B110C1"/>
    <w:rsid w:val="00B11A40"/>
    <w:rsid w:val="00B13B95"/>
    <w:rsid w:val="00B173ED"/>
    <w:rsid w:val="00B220CD"/>
    <w:rsid w:val="00B22488"/>
    <w:rsid w:val="00B24F58"/>
    <w:rsid w:val="00B267E4"/>
    <w:rsid w:val="00B3431D"/>
    <w:rsid w:val="00B34B40"/>
    <w:rsid w:val="00B35474"/>
    <w:rsid w:val="00B37841"/>
    <w:rsid w:val="00B40788"/>
    <w:rsid w:val="00B40FBA"/>
    <w:rsid w:val="00B42174"/>
    <w:rsid w:val="00B432C3"/>
    <w:rsid w:val="00B4353F"/>
    <w:rsid w:val="00B523FB"/>
    <w:rsid w:val="00B55DB8"/>
    <w:rsid w:val="00B56C19"/>
    <w:rsid w:val="00B57C00"/>
    <w:rsid w:val="00B65E18"/>
    <w:rsid w:val="00B67791"/>
    <w:rsid w:val="00B707BA"/>
    <w:rsid w:val="00B74583"/>
    <w:rsid w:val="00B75199"/>
    <w:rsid w:val="00B76677"/>
    <w:rsid w:val="00B76F35"/>
    <w:rsid w:val="00B771A6"/>
    <w:rsid w:val="00B80A14"/>
    <w:rsid w:val="00B81F1E"/>
    <w:rsid w:val="00B85EE9"/>
    <w:rsid w:val="00B87788"/>
    <w:rsid w:val="00B87D4A"/>
    <w:rsid w:val="00B91EFA"/>
    <w:rsid w:val="00B92693"/>
    <w:rsid w:val="00B93441"/>
    <w:rsid w:val="00B940DC"/>
    <w:rsid w:val="00B95089"/>
    <w:rsid w:val="00B9568C"/>
    <w:rsid w:val="00B95DCC"/>
    <w:rsid w:val="00BA14EF"/>
    <w:rsid w:val="00BA1A76"/>
    <w:rsid w:val="00BA55C6"/>
    <w:rsid w:val="00BA6EC5"/>
    <w:rsid w:val="00BA7C50"/>
    <w:rsid w:val="00BC0A4A"/>
    <w:rsid w:val="00BC155D"/>
    <w:rsid w:val="00BC2305"/>
    <w:rsid w:val="00BC30AA"/>
    <w:rsid w:val="00BC3717"/>
    <w:rsid w:val="00BC4AEF"/>
    <w:rsid w:val="00BC4C51"/>
    <w:rsid w:val="00BC53A0"/>
    <w:rsid w:val="00BD06B9"/>
    <w:rsid w:val="00BD07A0"/>
    <w:rsid w:val="00BD1CD1"/>
    <w:rsid w:val="00BD4BFB"/>
    <w:rsid w:val="00BD6D0C"/>
    <w:rsid w:val="00BE0D6A"/>
    <w:rsid w:val="00BE25A9"/>
    <w:rsid w:val="00BE35D4"/>
    <w:rsid w:val="00BE5BC9"/>
    <w:rsid w:val="00BF1E7E"/>
    <w:rsid w:val="00BF59F1"/>
    <w:rsid w:val="00BF6F9D"/>
    <w:rsid w:val="00BF6FB8"/>
    <w:rsid w:val="00C002E8"/>
    <w:rsid w:val="00C01785"/>
    <w:rsid w:val="00C022EE"/>
    <w:rsid w:val="00C06689"/>
    <w:rsid w:val="00C10FA2"/>
    <w:rsid w:val="00C145BE"/>
    <w:rsid w:val="00C14EEB"/>
    <w:rsid w:val="00C15700"/>
    <w:rsid w:val="00C15CAE"/>
    <w:rsid w:val="00C2432B"/>
    <w:rsid w:val="00C2507F"/>
    <w:rsid w:val="00C27943"/>
    <w:rsid w:val="00C30753"/>
    <w:rsid w:val="00C31A54"/>
    <w:rsid w:val="00C32E49"/>
    <w:rsid w:val="00C32EA1"/>
    <w:rsid w:val="00C368E0"/>
    <w:rsid w:val="00C4648F"/>
    <w:rsid w:val="00C52405"/>
    <w:rsid w:val="00C54384"/>
    <w:rsid w:val="00C54B14"/>
    <w:rsid w:val="00C57739"/>
    <w:rsid w:val="00C60910"/>
    <w:rsid w:val="00C60E36"/>
    <w:rsid w:val="00C613A9"/>
    <w:rsid w:val="00C61EBE"/>
    <w:rsid w:val="00C62960"/>
    <w:rsid w:val="00C64486"/>
    <w:rsid w:val="00C67121"/>
    <w:rsid w:val="00C672D7"/>
    <w:rsid w:val="00C6775F"/>
    <w:rsid w:val="00C7119A"/>
    <w:rsid w:val="00C77340"/>
    <w:rsid w:val="00C7740C"/>
    <w:rsid w:val="00C80F51"/>
    <w:rsid w:val="00C815CE"/>
    <w:rsid w:val="00C82889"/>
    <w:rsid w:val="00C85B18"/>
    <w:rsid w:val="00C87EB6"/>
    <w:rsid w:val="00C9146C"/>
    <w:rsid w:val="00C91D83"/>
    <w:rsid w:val="00C949A5"/>
    <w:rsid w:val="00C95252"/>
    <w:rsid w:val="00C959B7"/>
    <w:rsid w:val="00C95B46"/>
    <w:rsid w:val="00C967F2"/>
    <w:rsid w:val="00C96BF6"/>
    <w:rsid w:val="00C97DCC"/>
    <w:rsid w:val="00C97E90"/>
    <w:rsid w:val="00CA1A80"/>
    <w:rsid w:val="00CA1C48"/>
    <w:rsid w:val="00CA2FCE"/>
    <w:rsid w:val="00CA4C27"/>
    <w:rsid w:val="00CA78DC"/>
    <w:rsid w:val="00CB2C17"/>
    <w:rsid w:val="00CB3FA9"/>
    <w:rsid w:val="00CC2A63"/>
    <w:rsid w:val="00CD0C19"/>
    <w:rsid w:val="00CD173E"/>
    <w:rsid w:val="00CD17AF"/>
    <w:rsid w:val="00CD497E"/>
    <w:rsid w:val="00CD57D5"/>
    <w:rsid w:val="00CD6CE5"/>
    <w:rsid w:val="00CD7E45"/>
    <w:rsid w:val="00CE22F5"/>
    <w:rsid w:val="00CE2927"/>
    <w:rsid w:val="00CE2E5D"/>
    <w:rsid w:val="00CE3423"/>
    <w:rsid w:val="00CE39F7"/>
    <w:rsid w:val="00CE3E67"/>
    <w:rsid w:val="00CE6A38"/>
    <w:rsid w:val="00CE711C"/>
    <w:rsid w:val="00CE7F69"/>
    <w:rsid w:val="00CF1167"/>
    <w:rsid w:val="00CF3DFF"/>
    <w:rsid w:val="00CF5723"/>
    <w:rsid w:val="00CF79AA"/>
    <w:rsid w:val="00D0153D"/>
    <w:rsid w:val="00D01DBB"/>
    <w:rsid w:val="00D01F1C"/>
    <w:rsid w:val="00D138DD"/>
    <w:rsid w:val="00D13950"/>
    <w:rsid w:val="00D13BBA"/>
    <w:rsid w:val="00D15D01"/>
    <w:rsid w:val="00D169DD"/>
    <w:rsid w:val="00D17454"/>
    <w:rsid w:val="00D200A1"/>
    <w:rsid w:val="00D207B8"/>
    <w:rsid w:val="00D26A47"/>
    <w:rsid w:val="00D3012B"/>
    <w:rsid w:val="00D3208F"/>
    <w:rsid w:val="00D320EA"/>
    <w:rsid w:val="00D332D7"/>
    <w:rsid w:val="00D379B5"/>
    <w:rsid w:val="00D40B8B"/>
    <w:rsid w:val="00D4145C"/>
    <w:rsid w:val="00D452F9"/>
    <w:rsid w:val="00D50E4C"/>
    <w:rsid w:val="00D52B71"/>
    <w:rsid w:val="00D535B0"/>
    <w:rsid w:val="00D54142"/>
    <w:rsid w:val="00D54739"/>
    <w:rsid w:val="00D55B3B"/>
    <w:rsid w:val="00D55D12"/>
    <w:rsid w:val="00D57098"/>
    <w:rsid w:val="00D608E4"/>
    <w:rsid w:val="00D61856"/>
    <w:rsid w:val="00D621E2"/>
    <w:rsid w:val="00D66AA0"/>
    <w:rsid w:val="00D72C83"/>
    <w:rsid w:val="00D730DD"/>
    <w:rsid w:val="00D7703E"/>
    <w:rsid w:val="00D8366C"/>
    <w:rsid w:val="00D853BD"/>
    <w:rsid w:val="00D86739"/>
    <w:rsid w:val="00D86FF7"/>
    <w:rsid w:val="00D87138"/>
    <w:rsid w:val="00D90CC2"/>
    <w:rsid w:val="00D9179F"/>
    <w:rsid w:val="00D92673"/>
    <w:rsid w:val="00D93DCC"/>
    <w:rsid w:val="00D957B8"/>
    <w:rsid w:val="00D95AD0"/>
    <w:rsid w:val="00D977F3"/>
    <w:rsid w:val="00D97AAB"/>
    <w:rsid w:val="00DA0DFD"/>
    <w:rsid w:val="00DA1BC1"/>
    <w:rsid w:val="00DA45ED"/>
    <w:rsid w:val="00DA5016"/>
    <w:rsid w:val="00DA5580"/>
    <w:rsid w:val="00DB126E"/>
    <w:rsid w:val="00DB4DFA"/>
    <w:rsid w:val="00DB7CBF"/>
    <w:rsid w:val="00DB7D24"/>
    <w:rsid w:val="00DC0860"/>
    <w:rsid w:val="00DC08D0"/>
    <w:rsid w:val="00DC28FC"/>
    <w:rsid w:val="00DC298D"/>
    <w:rsid w:val="00DC2CD2"/>
    <w:rsid w:val="00DC5008"/>
    <w:rsid w:val="00DC53C7"/>
    <w:rsid w:val="00DD28E2"/>
    <w:rsid w:val="00DD5851"/>
    <w:rsid w:val="00DD621B"/>
    <w:rsid w:val="00DD7AF9"/>
    <w:rsid w:val="00DE074B"/>
    <w:rsid w:val="00DF122A"/>
    <w:rsid w:val="00E027FC"/>
    <w:rsid w:val="00E0409F"/>
    <w:rsid w:val="00E06533"/>
    <w:rsid w:val="00E13108"/>
    <w:rsid w:val="00E13EED"/>
    <w:rsid w:val="00E15975"/>
    <w:rsid w:val="00E1680F"/>
    <w:rsid w:val="00E172E0"/>
    <w:rsid w:val="00E20528"/>
    <w:rsid w:val="00E222E8"/>
    <w:rsid w:val="00E22497"/>
    <w:rsid w:val="00E2338A"/>
    <w:rsid w:val="00E24055"/>
    <w:rsid w:val="00E24EF9"/>
    <w:rsid w:val="00E252DB"/>
    <w:rsid w:val="00E30AE5"/>
    <w:rsid w:val="00E31100"/>
    <w:rsid w:val="00E322A5"/>
    <w:rsid w:val="00E32415"/>
    <w:rsid w:val="00E34517"/>
    <w:rsid w:val="00E34732"/>
    <w:rsid w:val="00E35AAB"/>
    <w:rsid w:val="00E36198"/>
    <w:rsid w:val="00E419B6"/>
    <w:rsid w:val="00E428BB"/>
    <w:rsid w:val="00E431CB"/>
    <w:rsid w:val="00E44878"/>
    <w:rsid w:val="00E458B0"/>
    <w:rsid w:val="00E45EC3"/>
    <w:rsid w:val="00E508EA"/>
    <w:rsid w:val="00E52E6D"/>
    <w:rsid w:val="00E53389"/>
    <w:rsid w:val="00E53BA3"/>
    <w:rsid w:val="00E60016"/>
    <w:rsid w:val="00E60DC2"/>
    <w:rsid w:val="00E62963"/>
    <w:rsid w:val="00E63029"/>
    <w:rsid w:val="00E643BB"/>
    <w:rsid w:val="00E646CF"/>
    <w:rsid w:val="00E64A41"/>
    <w:rsid w:val="00E64C5A"/>
    <w:rsid w:val="00E65D94"/>
    <w:rsid w:val="00E6685A"/>
    <w:rsid w:val="00E7066C"/>
    <w:rsid w:val="00E7164D"/>
    <w:rsid w:val="00E7517D"/>
    <w:rsid w:val="00E75DFA"/>
    <w:rsid w:val="00E82B33"/>
    <w:rsid w:val="00E84696"/>
    <w:rsid w:val="00E855B0"/>
    <w:rsid w:val="00E85736"/>
    <w:rsid w:val="00E86264"/>
    <w:rsid w:val="00E90633"/>
    <w:rsid w:val="00E91A73"/>
    <w:rsid w:val="00E93EB7"/>
    <w:rsid w:val="00E96E5E"/>
    <w:rsid w:val="00EA111F"/>
    <w:rsid w:val="00EA2252"/>
    <w:rsid w:val="00EA57DA"/>
    <w:rsid w:val="00EB1E7A"/>
    <w:rsid w:val="00EB1F54"/>
    <w:rsid w:val="00EB2B33"/>
    <w:rsid w:val="00EB3F29"/>
    <w:rsid w:val="00EB5FC6"/>
    <w:rsid w:val="00EC0654"/>
    <w:rsid w:val="00EC1D03"/>
    <w:rsid w:val="00EC6D0E"/>
    <w:rsid w:val="00EC7628"/>
    <w:rsid w:val="00ED0182"/>
    <w:rsid w:val="00ED601F"/>
    <w:rsid w:val="00ED6874"/>
    <w:rsid w:val="00EE2FAD"/>
    <w:rsid w:val="00EE3972"/>
    <w:rsid w:val="00EE4F5E"/>
    <w:rsid w:val="00EE593A"/>
    <w:rsid w:val="00EE7263"/>
    <w:rsid w:val="00EF1CA6"/>
    <w:rsid w:val="00EF3D74"/>
    <w:rsid w:val="00EF69FA"/>
    <w:rsid w:val="00EF739F"/>
    <w:rsid w:val="00EF7BE2"/>
    <w:rsid w:val="00F0072D"/>
    <w:rsid w:val="00F007E6"/>
    <w:rsid w:val="00F00DB8"/>
    <w:rsid w:val="00F048A4"/>
    <w:rsid w:val="00F05FDA"/>
    <w:rsid w:val="00F065AA"/>
    <w:rsid w:val="00F0726C"/>
    <w:rsid w:val="00F073CC"/>
    <w:rsid w:val="00F07B01"/>
    <w:rsid w:val="00F11727"/>
    <w:rsid w:val="00F12370"/>
    <w:rsid w:val="00F15D26"/>
    <w:rsid w:val="00F16F86"/>
    <w:rsid w:val="00F17535"/>
    <w:rsid w:val="00F17EB4"/>
    <w:rsid w:val="00F23C05"/>
    <w:rsid w:val="00F263AD"/>
    <w:rsid w:val="00F26D0C"/>
    <w:rsid w:val="00F32808"/>
    <w:rsid w:val="00F3285D"/>
    <w:rsid w:val="00F3319E"/>
    <w:rsid w:val="00F341DD"/>
    <w:rsid w:val="00F34927"/>
    <w:rsid w:val="00F361B5"/>
    <w:rsid w:val="00F3695A"/>
    <w:rsid w:val="00F431F6"/>
    <w:rsid w:val="00F43B2E"/>
    <w:rsid w:val="00F4453C"/>
    <w:rsid w:val="00F456A7"/>
    <w:rsid w:val="00F45E2C"/>
    <w:rsid w:val="00F529FC"/>
    <w:rsid w:val="00F53031"/>
    <w:rsid w:val="00F60A5E"/>
    <w:rsid w:val="00F63A68"/>
    <w:rsid w:val="00F67FE5"/>
    <w:rsid w:val="00F7080F"/>
    <w:rsid w:val="00F73245"/>
    <w:rsid w:val="00F73E26"/>
    <w:rsid w:val="00F76612"/>
    <w:rsid w:val="00F769C7"/>
    <w:rsid w:val="00F82AED"/>
    <w:rsid w:val="00F838D1"/>
    <w:rsid w:val="00F84E19"/>
    <w:rsid w:val="00F86F02"/>
    <w:rsid w:val="00F96BB4"/>
    <w:rsid w:val="00FA0A7F"/>
    <w:rsid w:val="00FA0C02"/>
    <w:rsid w:val="00FA5ABE"/>
    <w:rsid w:val="00FA66FF"/>
    <w:rsid w:val="00FB1291"/>
    <w:rsid w:val="00FB152A"/>
    <w:rsid w:val="00FB328E"/>
    <w:rsid w:val="00FB365A"/>
    <w:rsid w:val="00FC289E"/>
    <w:rsid w:val="00FC2A57"/>
    <w:rsid w:val="00FC365D"/>
    <w:rsid w:val="00FC7CA9"/>
    <w:rsid w:val="00FD1314"/>
    <w:rsid w:val="00FD17F6"/>
    <w:rsid w:val="00FD1AFF"/>
    <w:rsid w:val="00FD3D2B"/>
    <w:rsid w:val="00FD4627"/>
    <w:rsid w:val="00FD7DC3"/>
    <w:rsid w:val="00FE3348"/>
    <w:rsid w:val="00FE387B"/>
    <w:rsid w:val="00FE4264"/>
    <w:rsid w:val="00FE55CE"/>
    <w:rsid w:val="00FE5EAF"/>
    <w:rsid w:val="00FE6270"/>
    <w:rsid w:val="00FE7F6F"/>
    <w:rsid w:val="00FF2B55"/>
    <w:rsid w:val="00FF36FD"/>
    <w:rsid w:val="00FF4B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635C3B4"/>
  <w15:chartTrackingRefBased/>
  <w15:docId w15:val="{9E2E5858-477B-4978-BE38-73B1FD6D35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E7066C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7066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E7066C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E7066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E7066C"/>
    <w:rPr>
      <w:sz w:val="18"/>
      <w:szCs w:val="18"/>
    </w:rPr>
  </w:style>
  <w:style w:type="character" w:customStyle="1" w:styleId="fontstyle01">
    <w:name w:val="fontstyle01"/>
    <w:basedOn w:val="a0"/>
    <w:rsid w:val="00E7066C"/>
    <w:rPr>
      <w:rFonts w:ascii="AdvPSA183" w:hAnsi="AdvPSA183" w:hint="default"/>
      <w:b w:val="0"/>
      <w:bCs w:val="0"/>
      <w:i w:val="0"/>
      <w:iCs w:val="0"/>
      <w:color w:val="000000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7066C"/>
    <w:pPr>
      <w:jc w:val="center"/>
    </w:pPr>
    <w:rPr>
      <w:rFonts w:ascii="Calibri" w:eastAsia="等线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7066C"/>
    <w:rPr>
      <w:rFonts w:ascii="Calibri" w:eastAsia="等线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E7066C"/>
    <w:rPr>
      <w:rFonts w:ascii="Calibri" w:eastAsia="等线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7066C"/>
    <w:rPr>
      <w:rFonts w:ascii="Calibri" w:eastAsia="等线" w:hAnsi="Calibri" w:cs="Calibri"/>
      <w:noProof/>
      <w:sz w:val="20"/>
    </w:rPr>
  </w:style>
  <w:style w:type="character" w:customStyle="1" w:styleId="fontstyle11">
    <w:name w:val="fontstyle11"/>
    <w:basedOn w:val="a0"/>
    <w:rsid w:val="00E7066C"/>
    <w:rPr>
      <w:rFonts w:ascii="Berkeley-BookItalic" w:hAnsi="Berkeley-BookItalic" w:hint="default"/>
      <w:b w:val="0"/>
      <w:bCs w:val="0"/>
      <w:i/>
      <w:iCs/>
      <w:color w:val="242021"/>
      <w:sz w:val="20"/>
      <w:szCs w:val="20"/>
    </w:rPr>
  </w:style>
  <w:style w:type="character" w:customStyle="1" w:styleId="fontstyle21">
    <w:name w:val="fontstyle21"/>
    <w:basedOn w:val="a0"/>
    <w:rsid w:val="00E7066C"/>
    <w:rPr>
      <w:rFonts w:ascii="TapSymbol" w:hAnsi="TapSymbol" w:hint="default"/>
      <w:b w:val="0"/>
      <w:bCs w:val="0"/>
      <w:i w:val="0"/>
      <w:iCs w:val="0"/>
      <w:color w:val="242021"/>
      <w:sz w:val="20"/>
      <w:szCs w:val="20"/>
    </w:rPr>
  </w:style>
  <w:style w:type="paragraph" w:styleId="a5">
    <w:name w:val="annotation text"/>
    <w:basedOn w:val="a"/>
    <w:link w:val="Char1"/>
    <w:uiPriority w:val="99"/>
    <w:unhideWhenUsed/>
    <w:qFormat/>
    <w:rsid w:val="00E7066C"/>
    <w:pPr>
      <w:jc w:val="left"/>
    </w:pPr>
    <w:rPr>
      <w:rFonts w:ascii="Tahoma" w:hAnsi="Tahoma" w:cs="Tahoma"/>
      <w:color w:val="000000"/>
      <w:sz w:val="16"/>
      <w:szCs w:val="20"/>
    </w:rPr>
  </w:style>
  <w:style w:type="character" w:customStyle="1" w:styleId="Char1">
    <w:name w:val="批注文字 Char"/>
    <w:basedOn w:val="a0"/>
    <w:link w:val="a5"/>
    <w:uiPriority w:val="99"/>
    <w:rsid w:val="00E7066C"/>
    <w:rPr>
      <w:rFonts w:ascii="Tahoma" w:hAnsi="Tahoma" w:cs="Tahoma"/>
      <w:color w:val="000000"/>
      <w:sz w:val="16"/>
      <w:szCs w:val="20"/>
    </w:rPr>
  </w:style>
  <w:style w:type="paragraph" w:styleId="a6">
    <w:name w:val="annotation subject"/>
    <w:basedOn w:val="a5"/>
    <w:next w:val="a5"/>
    <w:link w:val="Char2"/>
    <w:uiPriority w:val="99"/>
    <w:semiHidden/>
    <w:unhideWhenUsed/>
    <w:rsid w:val="00E7066C"/>
    <w:rPr>
      <w:b/>
      <w:bCs/>
    </w:rPr>
  </w:style>
  <w:style w:type="character" w:customStyle="1" w:styleId="Char2">
    <w:name w:val="批注主题 Char"/>
    <w:basedOn w:val="Char1"/>
    <w:link w:val="a6"/>
    <w:uiPriority w:val="99"/>
    <w:semiHidden/>
    <w:rsid w:val="00E7066C"/>
    <w:rPr>
      <w:rFonts w:ascii="Tahoma" w:hAnsi="Tahoma" w:cs="Tahoma"/>
      <w:b/>
      <w:bCs/>
      <w:color w:val="000000"/>
      <w:sz w:val="16"/>
      <w:szCs w:val="20"/>
    </w:rPr>
  </w:style>
  <w:style w:type="paragraph" w:styleId="a7">
    <w:name w:val="Balloon Text"/>
    <w:basedOn w:val="a"/>
    <w:link w:val="Char3"/>
    <w:uiPriority w:val="99"/>
    <w:semiHidden/>
    <w:unhideWhenUsed/>
    <w:rsid w:val="00E7066C"/>
    <w:pPr>
      <w:jc w:val="left"/>
    </w:pPr>
    <w:rPr>
      <w:rFonts w:ascii="Tahoma" w:hAnsi="Tahoma" w:cs="Tahoma"/>
      <w:sz w:val="16"/>
      <w:szCs w:val="18"/>
    </w:rPr>
  </w:style>
  <w:style w:type="character" w:customStyle="1" w:styleId="Char3">
    <w:name w:val="批注框文本 Char"/>
    <w:basedOn w:val="a0"/>
    <w:link w:val="a7"/>
    <w:uiPriority w:val="99"/>
    <w:semiHidden/>
    <w:rsid w:val="00E7066C"/>
    <w:rPr>
      <w:rFonts w:ascii="Tahoma" w:hAnsi="Tahoma" w:cs="Tahoma"/>
      <w:sz w:val="16"/>
      <w:szCs w:val="18"/>
    </w:rPr>
  </w:style>
  <w:style w:type="character" w:styleId="a8">
    <w:name w:val="annotation reference"/>
    <w:basedOn w:val="a0"/>
    <w:uiPriority w:val="99"/>
    <w:unhideWhenUsed/>
    <w:qFormat/>
    <w:rsid w:val="00E7066C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9">
    <w:name w:val="Revision"/>
    <w:hidden/>
    <w:uiPriority w:val="99"/>
    <w:semiHidden/>
    <w:rsid w:val="00E7066C"/>
  </w:style>
  <w:style w:type="character" w:customStyle="1" w:styleId="1">
    <w:name w:val="批注文字 字符1"/>
    <w:basedOn w:val="a0"/>
    <w:uiPriority w:val="99"/>
    <w:qFormat/>
    <w:rsid w:val="0069001F"/>
    <w:rPr>
      <w:rFonts w:ascii="Calibri" w:eastAsia="宋体" w:hAnsi="Calibri" w:cs="Times New Roman"/>
      <w:kern w:val="0"/>
      <w:sz w:val="22"/>
      <w:lang w:val="en-GB" w:eastAsia="en-US"/>
    </w:rPr>
  </w:style>
  <w:style w:type="character" w:styleId="aa">
    <w:name w:val="Hyperlink"/>
    <w:uiPriority w:val="99"/>
    <w:rsid w:val="0069001F"/>
    <w:rPr>
      <w:rFonts w:cs="Times New Roman"/>
      <w:color w:val="0000FF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A82E8E"/>
    <w:rPr>
      <w:color w:val="605E5C"/>
      <w:shd w:val="clear" w:color="auto" w:fill="E1DFDD"/>
    </w:rPr>
  </w:style>
  <w:style w:type="table" w:styleId="ab">
    <w:name w:val="Table Grid"/>
    <w:basedOn w:val="a1"/>
    <w:uiPriority w:val="59"/>
    <w:rsid w:val="0093443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a0"/>
    <w:rsid w:val="004C1D4D"/>
  </w:style>
  <w:style w:type="character" w:customStyle="1" w:styleId="10">
    <w:name w:val="未处理的提及1"/>
    <w:basedOn w:val="a0"/>
    <w:uiPriority w:val="99"/>
    <w:rsid w:val="008B1C1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534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creativecommons.org/licenses/by-nc/4.0/" TargetMode="External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jpeg"/><Relationship Id="rId5" Type="http://schemas.openxmlformats.org/officeDocument/2006/relationships/footnotes" Target="footnotes.xml"/><Relationship Id="rId10" Type="http://schemas.openxmlformats.org/officeDocument/2006/relationships/image" Target="media/image2.jpeg"/><Relationship Id="rId4" Type="http://schemas.openxmlformats.org/officeDocument/2006/relationships/webSettings" Target="webSettings.xml"/><Relationship Id="rId9" Type="http://schemas.openxmlformats.org/officeDocument/2006/relationships/image" Target="media/image1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8B3983-BA6D-4336-89B3-D34550F377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39</Pages>
  <Words>15943</Words>
  <Characters>90876</Characters>
  <Application>Microsoft Office Word</Application>
  <DocSecurity>0</DocSecurity>
  <Lines>757</Lines>
  <Paragraphs>2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6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aobo wang</dc:creator>
  <cp:lastModifiedBy>Wang Tianqi</cp:lastModifiedBy>
  <cp:revision>3</cp:revision>
  <dcterms:created xsi:type="dcterms:W3CDTF">2019-08-05T02:20:00Z</dcterms:created>
  <dcterms:modified xsi:type="dcterms:W3CDTF">2019-08-05T02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641.8946180556</vt:r8>
  </property>
  <property fmtid="{D5CDD505-2E9C-101B-9397-08002B2CF9AE}" pid="4" name="EditTimer">
    <vt:i4>3735</vt:i4>
  </property>
</Properties>
</file>